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367" w:rsidRPr="005A6EDC" w:rsidRDefault="00A24367" w:rsidP="00A24367">
      <w:pPr>
        <w:ind w:firstLine="0"/>
        <w:jc w:val="center"/>
        <w:rPr>
          <w:b/>
        </w:rPr>
      </w:pPr>
      <w:bookmarkStart w:id="0" w:name="_Toc261858398"/>
      <w:r w:rsidRPr="005A6EDC">
        <w:rPr>
          <w:b/>
        </w:rPr>
        <w:t>UNIVERSIDADE DO VALE DO RIO DOS SINOS</w:t>
      </w:r>
      <w:bookmarkEnd w:id="0"/>
      <w:r w:rsidRPr="005A6EDC">
        <w:rPr>
          <w:b/>
        </w:rPr>
        <w:t xml:space="preserve"> - UNISINOS</w:t>
      </w:r>
    </w:p>
    <w:p w:rsidR="00A24367" w:rsidRPr="005A6EDC" w:rsidRDefault="00A24367" w:rsidP="00A24367">
      <w:pPr>
        <w:ind w:firstLine="0"/>
        <w:jc w:val="center"/>
        <w:rPr>
          <w:b/>
        </w:rPr>
      </w:pPr>
      <w:r w:rsidRPr="005A6EDC">
        <w:rPr>
          <w:b/>
        </w:rPr>
        <w:t>UNIDADE ACADÊMICA DE PESQUISA E PÓS-GRADUAÇÃO</w:t>
      </w:r>
    </w:p>
    <w:p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rsidR="00A24367" w:rsidRDefault="00A24367" w:rsidP="00A24367">
      <w:pPr>
        <w:ind w:firstLine="0"/>
        <w:jc w:val="center"/>
        <w:rPr>
          <w:rFonts w:cs="Arial"/>
          <w:b/>
          <w:szCs w:val="24"/>
        </w:rPr>
      </w:pPr>
      <w:r>
        <w:rPr>
          <w:rFonts w:cs="Arial"/>
          <w:b/>
          <w:szCs w:val="24"/>
        </w:rPr>
        <w:t>NÍVEL MESTRADO</w:t>
      </w:r>
    </w:p>
    <w:p w:rsidR="00A24367" w:rsidRDefault="00A24367" w:rsidP="00A24367">
      <w:pPr>
        <w:ind w:firstLine="0"/>
        <w:jc w:val="center"/>
        <w:rPr>
          <w:rFonts w:cs="Arial"/>
          <w:b/>
          <w:szCs w:val="24"/>
        </w:rPr>
      </w:pPr>
    </w:p>
    <w:p w:rsidR="00A24367" w:rsidRDefault="00A24367" w:rsidP="00A24367">
      <w:pPr>
        <w:ind w:firstLine="0"/>
        <w:jc w:val="center"/>
        <w:rPr>
          <w:rFonts w:cs="Arial"/>
          <w:b/>
          <w:szCs w:val="24"/>
        </w:rPr>
      </w:pPr>
    </w:p>
    <w:p w:rsidR="00A24367" w:rsidRPr="00D45060" w:rsidRDefault="00A24367" w:rsidP="00A24367">
      <w:pPr>
        <w:ind w:firstLine="0"/>
        <w:jc w:val="center"/>
        <w:rPr>
          <w:rFonts w:cs="Arial"/>
          <w:b/>
          <w:szCs w:val="24"/>
        </w:rPr>
      </w:pPr>
      <w:r>
        <w:rPr>
          <w:rFonts w:cs="Arial"/>
          <w:b/>
          <w:szCs w:val="24"/>
        </w:rPr>
        <w:t>PEDRO NASCIMENTO DE LIMA</w:t>
      </w:r>
    </w:p>
    <w:p w:rsidR="00A24367" w:rsidRPr="00D45060"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A24367" w:rsidRPr="00043744" w:rsidRDefault="00A24367" w:rsidP="00A24367">
      <w:pPr>
        <w:ind w:firstLine="0"/>
        <w:jc w:val="center"/>
        <w:rPr>
          <w:rFonts w:cs="Arial"/>
          <w:b/>
          <w:szCs w:val="24"/>
        </w:rPr>
      </w:pPr>
    </w:p>
    <w:p w:rsidR="005654A4" w:rsidRPr="005654A4" w:rsidRDefault="005654A4" w:rsidP="005654A4">
      <w:pPr>
        <w:ind w:firstLine="0"/>
        <w:jc w:val="center"/>
        <w:rPr>
          <w:rFonts w:cs="Arial"/>
          <w:b/>
          <w:szCs w:val="24"/>
        </w:rPr>
      </w:pPr>
      <w:r w:rsidRPr="005654A4">
        <w:rPr>
          <w:rFonts w:cs="Arial"/>
          <w:b/>
          <w:szCs w:val="24"/>
        </w:rPr>
        <w:t>MODELAGEM EXPLORATÓRIA</w:t>
      </w:r>
      <w:r w:rsidR="00B43358">
        <w:rPr>
          <w:rFonts w:cs="Arial"/>
          <w:b/>
          <w:szCs w:val="24"/>
        </w:rPr>
        <w:t xml:space="preserve"> (EMA)</w:t>
      </w:r>
      <w:r w:rsidRPr="005654A4">
        <w:rPr>
          <w:rFonts w:cs="Arial"/>
          <w:b/>
          <w:szCs w:val="24"/>
        </w:rPr>
        <w:t xml:space="preserve"> E ROBUST DECISION MAKING</w:t>
      </w:r>
      <w:r w:rsidR="00B43358">
        <w:rPr>
          <w:rFonts w:cs="Arial"/>
          <w:b/>
          <w:szCs w:val="24"/>
        </w:rPr>
        <w:t xml:space="preserve"> (RDM)</w:t>
      </w:r>
      <w:r w:rsidRPr="005654A4">
        <w:rPr>
          <w:rFonts w:cs="Arial"/>
          <w:b/>
          <w:szCs w:val="24"/>
        </w:rPr>
        <w:t xml:space="preserve">: </w:t>
      </w:r>
      <w:r w:rsidR="00BB1713">
        <w:rPr>
          <w:rFonts w:cs="Arial"/>
          <w:b/>
          <w:szCs w:val="24"/>
        </w:rPr>
        <w:t xml:space="preserve">Novas </w:t>
      </w:r>
      <w:r>
        <w:rPr>
          <w:rFonts w:cs="Arial"/>
          <w:b/>
          <w:szCs w:val="24"/>
        </w:rPr>
        <w:t>Abordagens para Tomada de Decisão em Situações de Incerteza</w:t>
      </w:r>
    </w:p>
    <w:p w:rsidR="00A24367" w:rsidRPr="005654A4" w:rsidRDefault="00A24367" w:rsidP="00A24367">
      <w:pPr>
        <w:ind w:firstLine="0"/>
        <w:jc w:val="center"/>
        <w:rPr>
          <w:rFonts w:cs="Arial"/>
          <w:b/>
          <w:szCs w:val="24"/>
        </w:rPr>
      </w:pPr>
      <w:r w:rsidRPr="005654A4">
        <w:rPr>
          <w:rFonts w:cs="Arial"/>
          <w:b/>
          <w:szCs w:val="24"/>
        </w:rPr>
        <w:t xml:space="preserve"> </w:t>
      </w: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bookmarkStart w:id="1" w:name="_Toc261858403"/>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ind w:firstLine="0"/>
        <w:jc w:val="center"/>
        <w:rPr>
          <w:rFonts w:cs="Arial"/>
          <w:b/>
          <w:szCs w:val="24"/>
        </w:rPr>
      </w:pPr>
    </w:p>
    <w:p w:rsidR="00A24367" w:rsidRPr="005654A4" w:rsidRDefault="00A24367" w:rsidP="00A24367">
      <w:pPr>
        <w:pStyle w:val="PPGEClinhaembranco"/>
        <w:ind w:firstLine="0"/>
        <w:jc w:val="center"/>
        <w:rPr>
          <w:rFonts w:cs="Arial"/>
          <w:b/>
          <w:szCs w:val="24"/>
        </w:rPr>
      </w:pPr>
    </w:p>
    <w:p w:rsidR="00A24367" w:rsidRPr="005654A4" w:rsidRDefault="00A24367" w:rsidP="00A24367">
      <w:pPr>
        <w:pStyle w:val="PPGEClinhaembranco"/>
        <w:ind w:firstLine="0"/>
        <w:jc w:val="center"/>
        <w:rPr>
          <w:rFonts w:cs="Arial"/>
          <w:b/>
          <w:szCs w:val="24"/>
        </w:rPr>
      </w:pPr>
    </w:p>
    <w:p w:rsidR="00A24367" w:rsidRPr="005654A4" w:rsidRDefault="00A24367" w:rsidP="00A24367">
      <w:pPr>
        <w:pStyle w:val="PPGEClinhaembranco"/>
        <w:ind w:firstLine="0"/>
        <w:jc w:val="center"/>
        <w:rPr>
          <w:rFonts w:cs="Arial"/>
          <w:b/>
          <w:szCs w:val="24"/>
        </w:rPr>
      </w:pPr>
    </w:p>
    <w:p w:rsidR="00A24367" w:rsidRPr="005654A4" w:rsidRDefault="00A24367" w:rsidP="00A24367">
      <w:pPr>
        <w:pStyle w:val="PPGEClinhaembranco"/>
        <w:ind w:firstLine="0"/>
        <w:jc w:val="center"/>
        <w:rPr>
          <w:rFonts w:cs="Arial"/>
          <w:b/>
          <w:szCs w:val="24"/>
        </w:rPr>
      </w:pPr>
    </w:p>
    <w:bookmarkEnd w:id="1"/>
    <w:p w:rsidR="00926868" w:rsidRPr="005654A4" w:rsidRDefault="00926868" w:rsidP="00A24367">
      <w:pPr>
        <w:pStyle w:val="PPGEClinhaembranco"/>
        <w:ind w:firstLine="0"/>
        <w:jc w:val="center"/>
        <w:rPr>
          <w:rFonts w:cs="Arial"/>
          <w:b/>
        </w:rPr>
      </w:pPr>
    </w:p>
    <w:p w:rsidR="00A24367" w:rsidRPr="00F441E5" w:rsidRDefault="00A24367" w:rsidP="00A24367">
      <w:pPr>
        <w:pStyle w:val="PPGEClinhaembranco"/>
        <w:ind w:firstLine="0"/>
        <w:jc w:val="center"/>
        <w:rPr>
          <w:rFonts w:cs="Arial"/>
          <w:b/>
        </w:rPr>
      </w:pPr>
      <w:r w:rsidRPr="00F441E5">
        <w:rPr>
          <w:rFonts w:cs="Arial"/>
          <w:b/>
        </w:rPr>
        <w:t>SÃO LEOPOLDO</w:t>
      </w:r>
    </w:p>
    <w:p w:rsidR="00A24367" w:rsidRPr="00043744" w:rsidRDefault="00A24367" w:rsidP="00A24367">
      <w:pPr>
        <w:pStyle w:val="PPGEClinhaembranco"/>
        <w:ind w:firstLine="0"/>
        <w:jc w:val="center"/>
        <w:rPr>
          <w:rFonts w:cs="Arial"/>
          <w:b/>
        </w:rPr>
      </w:pPr>
      <w:r>
        <w:rPr>
          <w:rFonts w:cs="Arial"/>
          <w:b/>
        </w:rPr>
        <w:t>2016</w:t>
      </w:r>
    </w:p>
    <w:p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Default="00A24367" w:rsidP="00A24367">
      <w:pPr>
        <w:ind w:firstLine="0"/>
        <w:jc w:val="center"/>
        <w:rPr>
          <w:rFonts w:cs="Arial"/>
          <w:szCs w:val="24"/>
        </w:rPr>
      </w:pPr>
    </w:p>
    <w:p w:rsidR="00A24367" w:rsidRPr="00043744" w:rsidRDefault="00A24367" w:rsidP="00A24367">
      <w:pPr>
        <w:ind w:firstLine="0"/>
        <w:jc w:val="center"/>
        <w:rPr>
          <w:rFonts w:cs="Arial"/>
          <w:szCs w:val="24"/>
        </w:rPr>
      </w:pPr>
      <w:r>
        <w:rPr>
          <w:rFonts w:cs="Arial"/>
          <w:szCs w:val="24"/>
        </w:rPr>
        <w:t>Pedro Nascimento de Lima</w:t>
      </w: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Pr="00043744" w:rsidRDefault="00A24367" w:rsidP="00A24367">
      <w:pPr>
        <w:ind w:firstLine="0"/>
        <w:jc w:val="center"/>
        <w:rPr>
          <w:rFonts w:cs="Arial"/>
          <w:szCs w:val="24"/>
        </w:rPr>
      </w:pPr>
    </w:p>
    <w:p w:rsidR="00A24367" w:rsidRDefault="006E5474" w:rsidP="00A24367">
      <w:pPr>
        <w:ind w:firstLine="0"/>
        <w:jc w:val="center"/>
        <w:rPr>
          <w:rFonts w:cs="Arial"/>
          <w:szCs w:val="24"/>
        </w:rPr>
      </w:pPr>
      <w:r w:rsidRPr="006E5474">
        <w:rPr>
          <w:rFonts w:cs="Arial"/>
          <w:szCs w:val="24"/>
        </w:rPr>
        <w:t>MODELAGEM EXPLORATÓRIA (EMA) E ROBUST DECISION MAKING (RDM): Novas Abordagens para Tomada de Decisão em Situações de Incerteza</w:t>
      </w:r>
    </w:p>
    <w:p w:rsidR="006E5474" w:rsidRPr="006E5474" w:rsidRDefault="006E5474" w:rsidP="00A24367">
      <w:pPr>
        <w:ind w:firstLine="0"/>
        <w:jc w:val="center"/>
        <w:rPr>
          <w:rFonts w:cs="Arial"/>
          <w:szCs w:val="24"/>
        </w:rPr>
      </w:pPr>
    </w:p>
    <w:p w:rsidR="00A24367" w:rsidRPr="00E3506F" w:rsidRDefault="00A24367" w:rsidP="00A24367">
      <w:pPr>
        <w:spacing w:line="240" w:lineRule="auto"/>
        <w:ind w:left="4522" w:firstLine="0"/>
        <w:rPr>
          <w:rFonts w:cs="Arial"/>
        </w:rPr>
      </w:pPr>
      <w:r w:rsidRPr="00E3506F">
        <w:rPr>
          <w:rFonts w:cs="Arial"/>
        </w:rPr>
        <w:t>Projeto de Qualificação apresentado como requisito parcial para obtenção do título de Mestre  em Engenharia de Produção e Sistemas, pelo Programa de Pós-Graduação em Engenharia de Produção e Sistemas da Universidade do Vale do Rio dos Sinos - UNISINOS</w:t>
      </w:r>
    </w:p>
    <w:p w:rsidR="00A24367" w:rsidRPr="00E3506F" w:rsidRDefault="00A24367" w:rsidP="00A24367">
      <w:pPr>
        <w:ind w:firstLine="0"/>
        <w:jc w:val="center"/>
        <w:rPr>
          <w:rFonts w:cs="Arial"/>
          <w:szCs w:val="24"/>
        </w:rPr>
      </w:pPr>
      <w:bookmarkStart w:id="2" w:name="_Toc261858406"/>
    </w:p>
    <w:p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Prof. Dr. Luis Henrique Rodrigues</w:t>
      </w:r>
      <w:r w:rsidRPr="00D45060">
        <w:rPr>
          <w:rFonts w:cs="Arial"/>
        </w:rPr>
        <w:t xml:space="preserve"> </w:t>
      </w:r>
    </w:p>
    <w:bookmarkEnd w:id="2"/>
    <w:p w:rsidR="00A24367" w:rsidRDefault="00A24367" w:rsidP="00A24367">
      <w:pPr>
        <w:spacing w:line="240" w:lineRule="auto"/>
        <w:ind w:left="4522" w:firstLine="0"/>
        <w:rPr>
          <w:rFonts w:cs="Arial"/>
          <w:b/>
        </w:rPr>
      </w:pPr>
    </w:p>
    <w:p w:rsidR="00A24367" w:rsidRDefault="00A24367" w:rsidP="00A24367">
      <w:pPr>
        <w:spacing w:line="240" w:lineRule="auto"/>
        <w:ind w:left="4522" w:firstLine="0"/>
        <w:rPr>
          <w:rFonts w:cs="Arial"/>
          <w:b/>
        </w:rPr>
      </w:pPr>
    </w:p>
    <w:p w:rsidR="00A24367" w:rsidRDefault="00A24367" w:rsidP="00A24367">
      <w:pPr>
        <w:ind w:firstLine="0"/>
        <w:jc w:val="center"/>
        <w:rPr>
          <w:rFonts w:cs="Arial"/>
          <w:b/>
        </w:rPr>
      </w:pPr>
    </w:p>
    <w:p w:rsidR="00A24367" w:rsidRDefault="00A24367" w:rsidP="00A24367">
      <w:pPr>
        <w:ind w:firstLine="0"/>
        <w:jc w:val="center"/>
        <w:rPr>
          <w:rFonts w:cs="Arial"/>
          <w:b/>
        </w:rPr>
      </w:pPr>
    </w:p>
    <w:p w:rsidR="00A24367" w:rsidRDefault="00A24367" w:rsidP="00A24367">
      <w:pPr>
        <w:ind w:firstLine="0"/>
        <w:jc w:val="center"/>
        <w:rPr>
          <w:rFonts w:cs="Arial"/>
          <w:b/>
        </w:rPr>
      </w:pPr>
    </w:p>
    <w:p w:rsidR="00A24367" w:rsidRDefault="006E5474" w:rsidP="00A24367">
      <w:pPr>
        <w:ind w:firstLine="0"/>
        <w:jc w:val="center"/>
      </w:pPr>
      <w:r>
        <w:t>São Leopoldo</w:t>
      </w:r>
    </w:p>
    <w:p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rsidR="00A24367" w:rsidRDefault="00A24367" w:rsidP="00A24367">
      <w:pPr>
        <w:spacing w:after="360"/>
        <w:ind w:firstLine="0"/>
        <w:jc w:val="center"/>
        <w:rPr>
          <w:b/>
        </w:rPr>
      </w:pPr>
      <w:r w:rsidRPr="00767350">
        <w:rPr>
          <w:b/>
        </w:rPr>
        <w:lastRenderedPageBreak/>
        <w:t>LISTA DE</w:t>
      </w:r>
      <w:r>
        <w:rPr>
          <w:b/>
        </w:rPr>
        <w:t xml:space="preserve"> QUADROS</w:t>
      </w:r>
    </w:p>
    <w:p w:rsidR="00F105B8"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71843302" w:history="1">
        <w:r w:rsidR="00F105B8" w:rsidRPr="004852E3">
          <w:rPr>
            <w:rStyle w:val="Hyperlink"/>
            <w:noProof/>
          </w:rPr>
          <w:t>Quadro 1 – Shortlist de Trabalhos em RDM e EMA</w:t>
        </w:r>
        <w:r w:rsidR="00F105B8">
          <w:rPr>
            <w:noProof/>
            <w:webHidden/>
          </w:rPr>
          <w:tab/>
        </w:r>
        <w:r w:rsidR="00F105B8">
          <w:rPr>
            <w:noProof/>
            <w:webHidden/>
          </w:rPr>
          <w:fldChar w:fldCharType="begin"/>
        </w:r>
        <w:r w:rsidR="00F105B8">
          <w:rPr>
            <w:noProof/>
            <w:webHidden/>
          </w:rPr>
          <w:instrText xml:space="preserve"> PAGEREF _Toc471843302 \h </w:instrText>
        </w:r>
        <w:r w:rsidR="00F105B8">
          <w:rPr>
            <w:noProof/>
            <w:webHidden/>
          </w:rPr>
        </w:r>
        <w:r w:rsidR="00F105B8">
          <w:rPr>
            <w:noProof/>
            <w:webHidden/>
          </w:rPr>
          <w:fldChar w:fldCharType="separate"/>
        </w:r>
        <w:r w:rsidR="003E15B0">
          <w:rPr>
            <w:noProof/>
            <w:webHidden/>
          </w:rPr>
          <w:t>12</w:t>
        </w:r>
        <w:r w:rsidR="00F105B8">
          <w:rPr>
            <w:noProof/>
            <w:webHidden/>
          </w:rPr>
          <w:fldChar w:fldCharType="end"/>
        </w:r>
      </w:hyperlink>
    </w:p>
    <w:p w:rsidR="00F105B8" w:rsidRDefault="00F105B8">
      <w:pPr>
        <w:pStyle w:val="ndicedeilustraes"/>
        <w:tabs>
          <w:tab w:val="right" w:leader="dot" w:pos="9061"/>
        </w:tabs>
        <w:rPr>
          <w:rFonts w:asciiTheme="minorHAnsi" w:eastAsiaTheme="minorEastAsia" w:hAnsiTheme="minorHAnsi" w:cstheme="minorBidi"/>
          <w:noProof/>
          <w:sz w:val="22"/>
          <w:szCs w:val="22"/>
        </w:rPr>
      </w:pPr>
      <w:hyperlink w:anchor="_Toc471843303" w:history="1">
        <w:r w:rsidRPr="004852E3">
          <w:rPr>
            <w:rStyle w:val="Hyperlink"/>
            <w:noProof/>
          </w:rPr>
          <w:t>Quadro 2 – Protocolo da Revisão Sistemática da Literatura</w:t>
        </w:r>
        <w:r>
          <w:rPr>
            <w:noProof/>
            <w:webHidden/>
          </w:rPr>
          <w:tab/>
        </w:r>
        <w:r>
          <w:rPr>
            <w:noProof/>
            <w:webHidden/>
          </w:rPr>
          <w:fldChar w:fldCharType="begin"/>
        </w:r>
        <w:r>
          <w:rPr>
            <w:noProof/>
            <w:webHidden/>
          </w:rPr>
          <w:instrText xml:space="preserve"> PAGEREF _Toc471843303 \h </w:instrText>
        </w:r>
        <w:r>
          <w:rPr>
            <w:noProof/>
            <w:webHidden/>
          </w:rPr>
        </w:r>
        <w:r>
          <w:rPr>
            <w:noProof/>
            <w:webHidden/>
          </w:rPr>
          <w:fldChar w:fldCharType="separate"/>
        </w:r>
        <w:r w:rsidR="003E15B0">
          <w:rPr>
            <w:noProof/>
            <w:webHidden/>
          </w:rPr>
          <w:t>20</w:t>
        </w:r>
        <w:r>
          <w:rPr>
            <w:noProof/>
            <w:webHidden/>
          </w:rPr>
          <w:fldChar w:fldCharType="end"/>
        </w:r>
      </w:hyperlink>
    </w:p>
    <w:p w:rsidR="00A24367" w:rsidRDefault="00A24367" w:rsidP="00A24367">
      <w:pPr>
        <w:rPr>
          <w:b/>
        </w:rPr>
      </w:pPr>
      <w:r>
        <w:rPr>
          <w:b/>
        </w:rPr>
        <w:fldChar w:fldCharType="end"/>
      </w:r>
    </w:p>
    <w:p w:rsidR="00A24367" w:rsidRDefault="00A24367" w:rsidP="00A24367">
      <w:pPr>
        <w:rPr>
          <w:b/>
        </w:rPr>
      </w:pPr>
    </w:p>
    <w:p w:rsidR="00362571" w:rsidRDefault="00362571">
      <w:pPr>
        <w:autoSpaceDE/>
        <w:autoSpaceDN/>
        <w:adjustRightInd/>
        <w:spacing w:after="160" w:line="259" w:lineRule="auto"/>
        <w:ind w:firstLine="0"/>
        <w:jc w:val="left"/>
        <w:rPr>
          <w:rFonts w:cs="Arial"/>
          <w:b/>
          <w:color w:val="FF0000"/>
          <w:sz w:val="20"/>
          <w:szCs w:val="20"/>
        </w:rPr>
      </w:pPr>
      <w:r>
        <w:rPr>
          <w:rFonts w:cs="Arial"/>
          <w:b/>
          <w:color w:val="FF0000"/>
          <w:sz w:val="20"/>
        </w:rPr>
        <w:br w:type="page"/>
      </w:r>
    </w:p>
    <w:p w:rsidR="00362571" w:rsidRDefault="00362571" w:rsidP="00362571">
      <w:pPr>
        <w:spacing w:after="360"/>
        <w:ind w:firstLine="0"/>
        <w:jc w:val="center"/>
        <w:rPr>
          <w:b/>
        </w:rPr>
      </w:pPr>
      <w:r w:rsidRPr="00767350">
        <w:rPr>
          <w:b/>
        </w:rPr>
        <w:lastRenderedPageBreak/>
        <w:t>LISTA DE</w:t>
      </w:r>
      <w:r>
        <w:rPr>
          <w:b/>
        </w:rPr>
        <w:t xml:space="preserve"> FIGURAS</w:t>
      </w:r>
    </w:p>
    <w:p w:rsidR="00362571" w:rsidRDefault="00362571">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71843257" w:history="1">
        <w:r w:rsidRPr="00C37E1F">
          <w:rPr>
            <w:rStyle w:val="Hyperlink"/>
            <w:noProof/>
          </w:rPr>
          <w:t>Figura 1 – Previsões e Comportamento real da demanda de petróleo</w:t>
        </w:r>
        <w:r>
          <w:rPr>
            <w:noProof/>
            <w:webHidden/>
          </w:rPr>
          <w:tab/>
        </w:r>
        <w:r>
          <w:rPr>
            <w:noProof/>
            <w:webHidden/>
          </w:rPr>
          <w:fldChar w:fldCharType="begin"/>
        </w:r>
        <w:r>
          <w:rPr>
            <w:noProof/>
            <w:webHidden/>
          </w:rPr>
          <w:instrText xml:space="preserve"> PAGEREF _Toc471843257 \h </w:instrText>
        </w:r>
        <w:r>
          <w:rPr>
            <w:noProof/>
            <w:webHidden/>
          </w:rPr>
        </w:r>
        <w:r>
          <w:rPr>
            <w:noProof/>
            <w:webHidden/>
          </w:rPr>
          <w:fldChar w:fldCharType="separate"/>
        </w:r>
        <w:r w:rsidR="003E15B0">
          <w:rPr>
            <w:noProof/>
            <w:webHidden/>
          </w:rPr>
          <w:t>6</w:t>
        </w:r>
        <w:r>
          <w:rPr>
            <w:noProof/>
            <w:webHidden/>
          </w:rPr>
          <w:fldChar w:fldCharType="end"/>
        </w:r>
      </w:hyperlink>
    </w:p>
    <w:p w:rsidR="00362571" w:rsidRDefault="00362571">
      <w:pPr>
        <w:pStyle w:val="ndicedeilustraes"/>
        <w:tabs>
          <w:tab w:val="right" w:leader="dot" w:pos="9061"/>
        </w:tabs>
        <w:rPr>
          <w:rFonts w:asciiTheme="minorHAnsi" w:eastAsiaTheme="minorEastAsia" w:hAnsiTheme="minorHAnsi" w:cstheme="minorBidi"/>
          <w:noProof/>
          <w:sz w:val="22"/>
          <w:szCs w:val="22"/>
        </w:rPr>
      </w:pPr>
      <w:hyperlink w:anchor="_Toc471843258" w:history="1">
        <w:r w:rsidRPr="00C37E1F">
          <w:rPr>
            <w:rStyle w:val="Hyperlink"/>
            <w:noProof/>
          </w:rPr>
          <w:t>Figura 2 – Robust Decision Making</w:t>
        </w:r>
        <w:r>
          <w:rPr>
            <w:noProof/>
            <w:webHidden/>
          </w:rPr>
          <w:tab/>
        </w:r>
        <w:r>
          <w:rPr>
            <w:noProof/>
            <w:webHidden/>
          </w:rPr>
          <w:fldChar w:fldCharType="begin"/>
        </w:r>
        <w:r>
          <w:rPr>
            <w:noProof/>
            <w:webHidden/>
          </w:rPr>
          <w:instrText xml:space="preserve"> PAGEREF _Toc471843258 \h </w:instrText>
        </w:r>
        <w:r>
          <w:rPr>
            <w:noProof/>
            <w:webHidden/>
          </w:rPr>
        </w:r>
        <w:r>
          <w:rPr>
            <w:noProof/>
            <w:webHidden/>
          </w:rPr>
          <w:fldChar w:fldCharType="separate"/>
        </w:r>
        <w:r w:rsidR="003E15B0">
          <w:rPr>
            <w:noProof/>
            <w:webHidden/>
          </w:rPr>
          <w:t>9</w:t>
        </w:r>
        <w:r>
          <w:rPr>
            <w:noProof/>
            <w:webHidden/>
          </w:rPr>
          <w:fldChar w:fldCharType="end"/>
        </w:r>
      </w:hyperlink>
    </w:p>
    <w:p w:rsidR="00362571" w:rsidRDefault="00362571">
      <w:pPr>
        <w:pStyle w:val="ndicedeilustraes"/>
        <w:tabs>
          <w:tab w:val="right" w:leader="dot" w:pos="9061"/>
        </w:tabs>
        <w:rPr>
          <w:rFonts w:asciiTheme="minorHAnsi" w:eastAsiaTheme="minorEastAsia" w:hAnsiTheme="minorHAnsi" w:cstheme="minorBidi"/>
          <w:noProof/>
          <w:sz w:val="22"/>
          <w:szCs w:val="22"/>
        </w:rPr>
      </w:pPr>
      <w:hyperlink w:anchor="_Toc471843259" w:history="1">
        <w:r w:rsidRPr="00C37E1F">
          <w:rPr>
            <w:rStyle w:val="Hyperlink"/>
            <w:noProof/>
          </w:rPr>
          <w:t>Figura 3 – Evolução de Publicações sobre o Tema</w:t>
        </w:r>
        <w:r>
          <w:rPr>
            <w:noProof/>
            <w:webHidden/>
          </w:rPr>
          <w:tab/>
        </w:r>
        <w:r>
          <w:rPr>
            <w:noProof/>
            <w:webHidden/>
          </w:rPr>
          <w:fldChar w:fldCharType="begin"/>
        </w:r>
        <w:r>
          <w:rPr>
            <w:noProof/>
            <w:webHidden/>
          </w:rPr>
          <w:instrText xml:space="preserve"> PAGEREF _Toc471843259 \h </w:instrText>
        </w:r>
        <w:r>
          <w:rPr>
            <w:noProof/>
            <w:webHidden/>
          </w:rPr>
        </w:r>
        <w:r>
          <w:rPr>
            <w:noProof/>
            <w:webHidden/>
          </w:rPr>
          <w:fldChar w:fldCharType="separate"/>
        </w:r>
        <w:r w:rsidR="003E15B0">
          <w:rPr>
            <w:noProof/>
            <w:webHidden/>
          </w:rPr>
          <w:t>11</w:t>
        </w:r>
        <w:r>
          <w:rPr>
            <w:noProof/>
            <w:webHidden/>
          </w:rPr>
          <w:fldChar w:fldCharType="end"/>
        </w:r>
      </w:hyperlink>
    </w:p>
    <w:p w:rsidR="00362571" w:rsidRDefault="00362571">
      <w:pPr>
        <w:pStyle w:val="ndicedeilustraes"/>
        <w:tabs>
          <w:tab w:val="right" w:leader="dot" w:pos="9061"/>
        </w:tabs>
        <w:rPr>
          <w:rFonts w:asciiTheme="minorHAnsi" w:eastAsiaTheme="minorEastAsia" w:hAnsiTheme="minorHAnsi" w:cstheme="minorBidi"/>
          <w:noProof/>
          <w:sz w:val="22"/>
          <w:szCs w:val="22"/>
        </w:rPr>
      </w:pPr>
      <w:hyperlink w:anchor="_Toc471843260" w:history="1">
        <w:r w:rsidRPr="00C37E1F">
          <w:rPr>
            <w:rStyle w:val="Hyperlink"/>
            <w:noProof/>
          </w:rPr>
          <w:t>Figura 4 – Estrutura do Trabalho.</w:t>
        </w:r>
        <w:r>
          <w:rPr>
            <w:noProof/>
            <w:webHidden/>
          </w:rPr>
          <w:tab/>
        </w:r>
        <w:r>
          <w:rPr>
            <w:noProof/>
            <w:webHidden/>
          </w:rPr>
          <w:fldChar w:fldCharType="begin"/>
        </w:r>
        <w:r>
          <w:rPr>
            <w:noProof/>
            <w:webHidden/>
          </w:rPr>
          <w:instrText xml:space="preserve"> PAGEREF _Toc471843260 \h </w:instrText>
        </w:r>
        <w:r>
          <w:rPr>
            <w:noProof/>
            <w:webHidden/>
          </w:rPr>
        </w:r>
        <w:r>
          <w:rPr>
            <w:noProof/>
            <w:webHidden/>
          </w:rPr>
          <w:fldChar w:fldCharType="separate"/>
        </w:r>
        <w:r w:rsidR="003E15B0">
          <w:rPr>
            <w:noProof/>
            <w:webHidden/>
          </w:rPr>
          <w:t>16</w:t>
        </w:r>
        <w:r>
          <w:rPr>
            <w:noProof/>
            <w:webHidden/>
          </w:rPr>
          <w:fldChar w:fldCharType="end"/>
        </w:r>
      </w:hyperlink>
    </w:p>
    <w:p w:rsidR="00362571" w:rsidRDefault="00362571">
      <w:pPr>
        <w:pStyle w:val="ndicedeilustraes"/>
        <w:tabs>
          <w:tab w:val="right" w:leader="dot" w:pos="9061"/>
        </w:tabs>
        <w:rPr>
          <w:rFonts w:asciiTheme="minorHAnsi" w:eastAsiaTheme="minorEastAsia" w:hAnsiTheme="minorHAnsi" w:cstheme="minorBidi"/>
          <w:noProof/>
          <w:sz w:val="22"/>
          <w:szCs w:val="22"/>
        </w:rPr>
      </w:pPr>
      <w:hyperlink w:anchor="_Toc471843261" w:history="1">
        <w:r w:rsidRPr="00C37E1F">
          <w:rPr>
            <w:rStyle w:val="Hyperlink"/>
            <w:noProof/>
          </w:rPr>
          <w:t>Figura 5 – Cronograma Preliminar da Dissertação (Parte 1)</w:t>
        </w:r>
        <w:r>
          <w:rPr>
            <w:noProof/>
            <w:webHidden/>
          </w:rPr>
          <w:tab/>
        </w:r>
        <w:r>
          <w:rPr>
            <w:noProof/>
            <w:webHidden/>
          </w:rPr>
          <w:fldChar w:fldCharType="begin"/>
        </w:r>
        <w:r>
          <w:rPr>
            <w:noProof/>
            <w:webHidden/>
          </w:rPr>
          <w:instrText xml:space="preserve"> PAGEREF _Toc471843261 \h </w:instrText>
        </w:r>
        <w:r>
          <w:rPr>
            <w:noProof/>
            <w:webHidden/>
          </w:rPr>
        </w:r>
        <w:r>
          <w:rPr>
            <w:noProof/>
            <w:webHidden/>
          </w:rPr>
          <w:fldChar w:fldCharType="separate"/>
        </w:r>
        <w:r w:rsidR="003E15B0">
          <w:rPr>
            <w:noProof/>
            <w:webHidden/>
          </w:rPr>
          <w:t>23</w:t>
        </w:r>
        <w:r>
          <w:rPr>
            <w:noProof/>
            <w:webHidden/>
          </w:rPr>
          <w:fldChar w:fldCharType="end"/>
        </w:r>
      </w:hyperlink>
    </w:p>
    <w:p w:rsidR="00362571" w:rsidRDefault="00362571">
      <w:pPr>
        <w:pStyle w:val="ndicedeilustraes"/>
        <w:tabs>
          <w:tab w:val="right" w:leader="dot" w:pos="9061"/>
        </w:tabs>
        <w:rPr>
          <w:rFonts w:asciiTheme="minorHAnsi" w:eastAsiaTheme="minorEastAsia" w:hAnsiTheme="minorHAnsi" w:cstheme="minorBidi"/>
          <w:noProof/>
          <w:sz w:val="22"/>
          <w:szCs w:val="22"/>
        </w:rPr>
      </w:pPr>
      <w:hyperlink w:anchor="_Toc471843262" w:history="1">
        <w:r w:rsidRPr="00C37E1F">
          <w:rPr>
            <w:rStyle w:val="Hyperlink"/>
            <w:noProof/>
          </w:rPr>
          <w:t>Figura 6 – Cronograma Preliminar da Dissertação (Parte 2)</w:t>
        </w:r>
        <w:r>
          <w:rPr>
            <w:noProof/>
            <w:webHidden/>
          </w:rPr>
          <w:tab/>
        </w:r>
        <w:r>
          <w:rPr>
            <w:noProof/>
            <w:webHidden/>
          </w:rPr>
          <w:fldChar w:fldCharType="begin"/>
        </w:r>
        <w:r>
          <w:rPr>
            <w:noProof/>
            <w:webHidden/>
          </w:rPr>
          <w:instrText xml:space="preserve"> PAGEREF _Toc471843262 \h </w:instrText>
        </w:r>
        <w:r>
          <w:rPr>
            <w:noProof/>
            <w:webHidden/>
          </w:rPr>
        </w:r>
        <w:r>
          <w:rPr>
            <w:noProof/>
            <w:webHidden/>
          </w:rPr>
          <w:fldChar w:fldCharType="separate"/>
        </w:r>
        <w:r w:rsidR="003E15B0">
          <w:rPr>
            <w:noProof/>
            <w:webHidden/>
          </w:rPr>
          <w:t>24</w:t>
        </w:r>
        <w:r>
          <w:rPr>
            <w:noProof/>
            <w:webHidden/>
          </w:rPr>
          <w:fldChar w:fldCharType="end"/>
        </w:r>
      </w:hyperlink>
    </w:p>
    <w:p w:rsidR="00362571" w:rsidRDefault="00362571" w:rsidP="00362571">
      <w:pPr>
        <w:spacing w:after="360"/>
        <w:ind w:firstLine="0"/>
        <w:jc w:val="center"/>
        <w:rPr>
          <w:b/>
        </w:rPr>
      </w:pPr>
      <w:r>
        <w:rPr>
          <w:b/>
        </w:rPr>
        <w:fldChar w:fldCharType="end"/>
      </w:r>
    </w:p>
    <w:p w:rsidR="00362571" w:rsidRDefault="00362571" w:rsidP="00362571">
      <w:pPr>
        <w:spacing w:after="360"/>
        <w:ind w:firstLine="0"/>
        <w:jc w:val="center"/>
        <w:rPr>
          <w:b/>
        </w:rPr>
      </w:pPr>
    </w:p>
    <w:p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19"/>
        <w:gridCol w:w="7852"/>
      </w:tblGrid>
      <w:tr w:rsidR="00A24367" w:rsidRPr="009F0EEE" w:rsidTr="00362571">
        <w:tc>
          <w:tcPr>
            <w:tcW w:w="1228" w:type="dxa"/>
            <w:shd w:val="clear" w:color="auto" w:fill="auto"/>
          </w:tcPr>
          <w:p w:rsidR="00A24367" w:rsidRPr="009F0EEE" w:rsidRDefault="00362571" w:rsidP="001F56FA">
            <w:pPr>
              <w:ind w:firstLine="0"/>
              <w:jc w:val="left"/>
            </w:pPr>
            <w:r>
              <w:t>EMA</w:t>
            </w:r>
          </w:p>
        </w:tc>
        <w:tc>
          <w:tcPr>
            <w:tcW w:w="7984" w:type="dxa"/>
            <w:shd w:val="clear" w:color="auto" w:fill="auto"/>
          </w:tcPr>
          <w:p w:rsidR="00A24367" w:rsidRPr="009F0EEE" w:rsidRDefault="00362571" w:rsidP="001F56FA">
            <w:pPr>
              <w:ind w:firstLine="0"/>
              <w:jc w:val="left"/>
            </w:pPr>
            <w:r>
              <w:t>Exploratory Modeling Análysis</w:t>
            </w:r>
          </w:p>
        </w:tc>
      </w:tr>
      <w:tr w:rsidR="00A24367" w:rsidRPr="009F0EEE" w:rsidTr="00362571">
        <w:tc>
          <w:tcPr>
            <w:tcW w:w="1228" w:type="dxa"/>
            <w:shd w:val="clear" w:color="auto" w:fill="auto"/>
          </w:tcPr>
          <w:p w:rsidR="00A24367" w:rsidRDefault="00362571" w:rsidP="001F56FA">
            <w:pPr>
              <w:ind w:firstLine="0"/>
              <w:jc w:val="left"/>
            </w:pPr>
            <w:r>
              <w:t>RDM</w:t>
            </w:r>
          </w:p>
        </w:tc>
        <w:tc>
          <w:tcPr>
            <w:tcW w:w="7984" w:type="dxa"/>
            <w:shd w:val="clear" w:color="auto" w:fill="auto"/>
          </w:tcPr>
          <w:p w:rsidR="00A24367" w:rsidRDefault="00362571" w:rsidP="001F56FA">
            <w:pPr>
              <w:ind w:firstLine="0"/>
              <w:jc w:val="left"/>
            </w:pPr>
            <w:r>
              <w:t>Robust Decision Making</w:t>
            </w:r>
          </w:p>
        </w:tc>
      </w:tr>
    </w:tbl>
    <w:p w:rsidR="00A24367" w:rsidRDefault="00A24367" w:rsidP="00A24367">
      <w:pPr>
        <w:pStyle w:val="PPGEClinhaembranco"/>
        <w:ind w:firstLine="0"/>
        <w:jc w:val="center"/>
        <w:rPr>
          <w:rFonts w:cs="Arial"/>
          <w:b/>
          <w:color w:val="FF0000"/>
          <w:sz w:val="20"/>
        </w:rPr>
        <w:sectPr w:rsidR="00A2436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rsidR="00A24367" w:rsidRPr="00EC5688" w:rsidRDefault="00A24367" w:rsidP="00A24367">
      <w:pPr>
        <w:spacing w:after="360"/>
        <w:ind w:firstLine="0"/>
        <w:jc w:val="center"/>
        <w:rPr>
          <w:b/>
        </w:rPr>
      </w:pPr>
      <w:r w:rsidRPr="00EC5688">
        <w:rPr>
          <w:b/>
        </w:rPr>
        <w:lastRenderedPageBreak/>
        <w:t>SUMÁRIO</w:t>
      </w:r>
    </w:p>
    <w:p w:rsidR="00362571"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1843265" w:history="1">
        <w:r w:rsidR="00362571" w:rsidRPr="00A96336">
          <w:rPr>
            <w:rStyle w:val="Hyperlink"/>
            <w:noProof/>
          </w:rPr>
          <w:t>1.</w:t>
        </w:r>
        <w:r w:rsidR="00362571">
          <w:rPr>
            <w:rFonts w:asciiTheme="minorHAnsi" w:eastAsiaTheme="minorEastAsia" w:hAnsiTheme="minorHAnsi" w:cstheme="minorBidi"/>
            <w:b w:val="0"/>
            <w:caps w:val="0"/>
            <w:noProof/>
            <w:sz w:val="22"/>
            <w:szCs w:val="22"/>
          </w:rPr>
          <w:tab/>
        </w:r>
        <w:r w:rsidR="00362571" w:rsidRPr="00A96336">
          <w:rPr>
            <w:rStyle w:val="Hyperlink"/>
            <w:noProof/>
          </w:rPr>
          <w:t>INTRODUÇÃO</w:t>
        </w:r>
        <w:r w:rsidR="00362571">
          <w:rPr>
            <w:noProof/>
            <w:webHidden/>
          </w:rPr>
          <w:tab/>
        </w:r>
        <w:r w:rsidR="00362571">
          <w:rPr>
            <w:noProof/>
            <w:webHidden/>
          </w:rPr>
          <w:fldChar w:fldCharType="begin"/>
        </w:r>
        <w:r w:rsidR="00362571">
          <w:rPr>
            <w:noProof/>
            <w:webHidden/>
          </w:rPr>
          <w:instrText xml:space="preserve"> PAGEREF _Toc471843265 \h </w:instrText>
        </w:r>
        <w:r w:rsidR="00362571">
          <w:rPr>
            <w:noProof/>
            <w:webHidden/>
          </w:rPr>
        </w:r>
        <w:r w:rsidR="00362571">
          <w:rPr>
            <w:noProof/>
            <w:webHidden/>
          </w:rPr>
          <w:fldChar w:fldCharType="separate"/>
        </w:r>
        <w:r w:rsidR="003E15B0">
          <w:rPr>
            <w:noProof/>
            <w:webHidden/>
          </w:rPr>
          <w:t>6</w:t>
        </w:r>
        <w:r w:rsidR="00362571">
          <w:rPr>
            <w:noProof/>
            <w:webHidden/>
          </w:rPr>
          <w:fldChar w:fldCharType="end"/>
        </w:r>
      </w:hyperlink>
    </w:p>
    <w:p w:rsidR="00362571" w:rsidRDefault="00362571">
      <w:pPr>
        <w:pStyle w:val="Sumrio2"/>
        <w:tabs>
          <w:tab w:val="left" w:pos="660"/>
          <w:tab w:val="right" w:leader="dot" w:pos="9061"/>
        </w:tabs>
        <w:rPr>
          <w:rFonts w:asciiTheme="minorHAnsi" w:eastAsiaTheme="minorEastAsia" w:hAnsiTheme="minorHAnsi" w:cstheme="minorBidi"/>
          <w:b w:val="0"/>
          <w:noProof/>
          <w:sz w:val="22"/>
          <w:szCs w:val="22"/>
        </w:rPr>
      </w:pPr>
      <w:hyperlink w:anchor="_Toc471843266" w:history="1">
        <w:r w:rsidRPr="00A96336">
          <w:rPr>
            <w:rStyle w:val="Hyperlink"/>
            <w:noProof/>
            <w:lang w:val="en-US"/>
          </w:rPr>
          <w:t>1.1</w:t>
        </w:r>
        <w:r>
          <w:rPr>
            <w:rFonts w:asciiTheme="minorHAnsi" w:eastAsiaTheme="minorEastAsia" w:hAnsiTheme="minorHAnsi" w:cstheme="minorBidi"/>
            <w:b w:val="0"/>
            <w:noProof/>
            <w:sz w:val="22"/>
            <w:szCs w:val="22"/>
          </w:rPr>
          <w:tab/>
        </w:r>
        <w:r w:rsidRPr="00A96336">
          <w:rPr>
            <w:rStyle w:val="Hyperlink"/>
            <w:noProof/>
            <w:lang w:val="en-US"/>
          </w:rPr>
          <w:t>Questão de Pesquisa</w:t>
        </w:r>
        <w:r>
          <w:rPr>
            <w:noProof/>
            <w:webHidden/>
          </w:rPr>
          <w:tab/>
        </w:r>
        <w:r>
          <w:rPr>
            <w:noProof/>
            <w:webHidden/>
          </w:rPr>
          <w:fldChar w:fldCharType="begin"/>
        </w:r>
        <w:r>
          <w:rPr>
            <w:noProof/>
            <w:webHidden/>
          </w:rPr>
          <w:instrText xml:space="preserve"> PAGEREF _Toc471843266 \h </w:instrText>
        </w:r>
        <w:r>
          <w:rPr>
            <w:noProof/>
            <w:webHidden/>
          </w:rPr>
        </w:r>
        <w:r>
          <w:rPr>
            <w:noProof/>
            <w:webHidden/>
          </w:rPr>
          <w:fldChar w:fldCharType="separate"/>
        </w:r>
        <w:r w:rsidR="003E15B0">
          <w:rPr>
            <w:noProof/>
            <w:webHidden/>
          </w:rPr>
          <w:t>8</w:t>
        </w:r>
        <w:r>
          <w:rPr>
            <w:noProof/>
            <w:webHidden/>
          </w:rPr>
          <w:fldChar w:fldCharType="end"/>
        </w:r>
      </w:hyperlink>
    </w:p>
    <w:p w:rsidR="00362571" w:rsidRDefault="00362571">
      <w:pPr>
        <w:pStyle w:val="Sumrio2"/>
        <w:tabs>
          <w:tab w:val="left" w:pos="660"/>
          <w:tab w:val="right" w:leader="dot" w:pos="9061"/>
        </w:tabs>
        <w:rPr>
          <w:rFonts w:asciiTheme="minorHAnsi" w:eastAsiaTheme="minorEastAsia" w:hAnsiTheme="minorHAnsi" w:cstheme="minorBidi"/>
          <w:b w:val="0"/>
          <w:noProof/>
          <w:sz w:val="22"/>
          <w:szCs w:val="22"/>
        </w:rPr>
      </w:pPr>
      <w:hyperlink w:anchor="_Toc471843267" w:history="1">
        <w:r w:rsidRPr="00A96336">
          <w:rPr>
            <w:rStyle w:val="Hyperlink"/>
            <w:noProof/>
          </w:rPr>
          <w:t>1.2</w:t>
        </w:r>
        <w:r>
          <w:rPr>
            <w:rFonts w:asciiTheme="minorHAnsi" w:eastAsiaTheme="minorEastAsia" w:hAnsiTheme="minorHAnsi" w:cstheme="minorBidi"/>
            <w:b w:val="0"/>
            <w:noProof/>
            <w:sz w:val="22"/>
            <w:szCs w:val="22"/>
          </w:rPr>
          <w:tab/>
        </w:r>
        <w:r w:rsidRPr="00A96336">
          <w:rPr>
            <w:rStyle w:val="Hyperlink"/>
            <w:noProof/>
          </w:rPr>
          <w:t>Objetivos</w:t>
        </w:r>
        <w:r>
          <w:rPr>
            <w:noProof/>
            <w:webHidden/>
          </w:rPr>
          <w:tab/>
        </w:r>
        <w:r>
          <w:rPr>
            <w:noProof/>
            <w:webHidden/>
          </w:rPr>
          <w:fldChar w:fldCharType="begin"/>
        </w:r>
        <w:r>
          <w:rPr>
            <w:noProof/>
            <w:webHidden/>
          </w:rPr>
          <w:instrText xml:space="preserve"> PAGEREF _Toc471843267 \h </w:instrText>
        </w:r>
        <w:r>
          <w:rPr>
            <w:noProof/>
            <w:webHidden/>
          </w:rPr>
        </w:r>
        <w:r>
          <w:rPr>
            <w:noProof/>
            <w:webHidden/>
          </w:rPr>
          <w:fldChar w:fldCharType="separate"/>
        </w:r>
        <w:r w:rsidR="003E15B0">
          <w:rPr>
            <w:noProof/>
            <w:webHidden/>
          </w:rPr>
          <w:t>9</w:t>
        </w:r>
        <w:r>
          <w:rPr>
            <w:noProof/>
            <w:webHidden/>
          </w:rPr>
          <w:fldChar w:fldCharType="end"/>
        </w:r>
      </w:hyperlink>
    </w:p>
    <w:p w:rsidR="00362571" w:rsidRDefault="00362571">
      <w:pPr>
        <w:pStyle w:val="Sumrio3"/>
        <w:tabs>
          <w:tab w:val="left" w:pos="880"/>
        </w:tabs>
        <w:rPr>
          <w:rFonts w:asciiTheme="minorHAnsi" w:eastAsiaTheme="minorEastAsia" w:hAnsiTheme="minorHAnsi" w:cstheme="minorBidi"/>
          <w:noProof/>
          <w:sz w:val="22"/>
          <w:szCs w:val="22"/>
        </w:rPr>
      </w:pPr>
      <w:hyperlink w:anchor="_Toc471843268" w:history="1">
        <w:r w:rsidRPr="00A96336">
          <w:rPr>
            <w:rStyle w:val="Hyperlink"/>
            <w:noProof/>
          </w:rPr>
          <w:t>1.2.1</w:t>
        </w:r>
        <w:r>
          <w:rPr>
            <w:rFonts w:asciiTheme="minorHAnsi" w:eastAsiaTheme="minorEastAsia" w:hAnsiTheme="minorHAnsi" w:cstheme="minorBidi"/>
            <w:noProof/>
            <w:sz w:val="22"/>
            <w:szCs w:val="22"/>
          </w:rPr>
          <w:tab/>
        </w:r>
        <w:r w:rsidRPr="00A96336">
          <w:rPr>
            <w:rStyle w:val="Hyperlink"/>
            <w:noProof/>
          </w:rPr>
          <w:t>Objetivo Geral</w:t>
        </w:r>
        <w:r>
          <w:rPr>
            <w:noProof/>
            <w:webHidden/>
          </w:rPr>
          <w:tab/>
        </w:r>
        <w:r>
          <w:rPr>
            <w:noProof/>
            <w:webHidden/>
          </w:rPr>
          <w:fldChar w:fldCharType="begin"/>
        </w:r>
        <w:r>
          <w:rPr>
            <w:noProof/>
            <w:webHidden/>
          </w:rPr>
          <w:instrText xml:space="preserve"> PAGEREF _Toc471843268 \h </w:instrText>
        </w:r>
        <w:r>
          <w:rPr>
            <w:noProof/>
            <w:webHidden/>
          </w:rPr>
        </w:r>
        <w:r>
          <w:rPr>
            <w:noProof/>
            <w:webHidden/>
          </w:rPr>
          <w:fldChar w:fldCharType="separate"/>
        </w:r>
        <w:r w:rsidR="003E15B0">
          <w:rPr>
            <w:noProof/>
            <w:webHidden/>
          </w:rPr>
          <w:t>9</w:t>
        </w:r>
        <w:r>
          <w:rPr>
            <w:noProof/>
            <w:webHidden/>
          </w:rPr>
          <w:fldChar w:fldCharType="end"/>
        </w:r>
      </w:hyperlink>
    </w:p>
    <w:p w:rsidR="00362571" w:rsidRDefault="00362571">
      <w:pPr>
        <w:pStyle w:val="Sumrio3"/>
        <w:tabs>
          <w:tab w:val="left" w:pos="880"/>
        </w:tabs>
        <w:rPr>
          <w:rFonts w:asciiTheme="minorHAnsi" w:eastAsiaTheme="minorEastAsia" w:hAnsiTheme="minorHAnsi" w:cstheme="minorBidi"/>
          <w:noProof/>
          <w:sz w:val="22"/>
          <w:szCs w:val="22"/>
        </w:rPr>
      </w:pPr>
      <w:hyperlink w:anchor="_Toc471843269" w:history="1">
        <w:r w:rsidRPr="00A96336">
          <w:rPr>
            <w:rStyle w:val="Hyperlink"/>
            <w:noProof/>
          </w:rPr>
          <w:t>1.2.2</w:t>
        </w:r>
        <w:r>
          <w:rPr>
            <w:rFonts w:asciiTheme="minorHAnsi" w:eastAsiaTheme="minorEastAsia" w:hAnsiTheme="minorHAnsi" w:cstheme="minorBidi"/>
            <w:noProof/>
            <w:sz w:val="22"/>
            <w:szCs w:val="22"/>
          </w:rPr>
          <w:tab/>
        </w:r>
        <w:r w:rsidRPr="00A96336">
          <w:rPr>
            <w:rStyle w:val="Hyperlink"/>
            <w:noProof/>
          </w:rPr>
          <w:t>Objetivos Específicos</w:t>
        </w:r>
        <w:r>
          <w:rPr>
            <w:noProof/>
            <w:webHidden/>
          </w:rPr>
          <w:tab/>
        </w:r>
        <w:r>
          <w:rPr>
            <w:noProof/>
            <w:webHidden/>
          </w:rPr>
          <w:fldChar w:fldCharType="begin"/>
        </w:r>
        <w:r>
          <w:rPr>
            <w:noProof/>
            <w:webHidden/>
          </w:rPr>
          <w:instrText xml:space="preserve"> PAGEREF _Toc471843269 \h </w:instrText>
        </w:r>
        <w:r>
          <w:rPr>
            <w:noProof/>
            <w:webHidden/>
          </w:rPr>
        </w:r>
        <w:r>
          <w:rPr>
            <w:noProof/>
            <w:webHidden/>
          </w:rPr>
          <w:fldChar w:fldCharType="separate"/>
        </w:r>
        <w:r w:rsidR="003E15B0">
          <w:rPr>
            <w:noProof/>
            <w:webHidden/>
          </w:rPr>
          <w:t>9</w:t>
        </w:r>
        <w:r>
          <w:rPr>
            <w:noProof/>
            <w:webHidden/>
          </w:rPr>
          <w:fldChar w:fldCharType="end"/>
        </w:r>
      </w:hyperlink>
    </w:p>
    <w:p w:rsidR="00362571" w:rsidRDefault="00362571">
      <w:pPr>
        <w:pStyle w:val="Sumrio2"/>
        <w:tabs>
          <w:tab w:val="left" w:pos="660"/>
          <w:tab w:val="right" w:leader="dot" w:pos="9061"/>
        </w:tabs>
        <w:rPr>
          <w:rFonts w:asciiTheme="minorHAnsi" w:eastAsiaTheme="minorEastAsia" w:hAnsiTheme="minorHAnsi" w:cstheme="minorBidi"/>
          <w:b w:val="0"/>
          <w:noProof/>
          <w:sz w:val="22"/>
          <w:szCs w:val="22"/>
        </w:rPr>
      </w:pPr>
      <w:hyperlink w:anchor="_Toc471843270" w:history="1">
        <w:r w:rsidRPr="00A96336">
          <w:rPr>
            <w:rStyle w:val="Hyperlink"/>
            <w:noProof/>
          </w:rPr>
          <w:t>1.3</w:t>
        </w:r>
        <w:r>
          <w:rPr>
            <w:rFonts w:asciiTheme="minorHAnsi" w:eastAsiaTheme="minorEastAsia" w:hAnsiTheme="minorHAnsi" w:cstheme="minorBidi"/>
            <w:b w:val="0"/>
            <w:noProof/>
            <w:sz w:val="22"/>
            <w:szCs w:val="22"/>
          </w:rPr>
          <w:tab/>
        </w:r>
        <w:r w:rsidRPr="00A96336">
          <w:rPr>
            <w:rStyle w:val="Hyperlink"/>
            <w:noProof/>
          </w:rPr>
          <w:t>Justificativas</w:t>
        </w:r>
        <w:r>
          <w:rPr>
            <w:noProof/>
            <w:webHidden/>
          </w:rPr>
          <w:tab/>
        </w:r>
        <w:r>
          <w:rPr>
            <w:noProof/>
            <w:webHidden/>
          </w:rPr>
          <w:fldChar w:fldCharType="begin"/>
        </w:r>
        <w:r>
          <w:rPr>
            <w:noProof/>
            <w:webHidden/>
          </w:rPr>
          <w:instrText xml:space="preserve"> PAGEREF _Toc471843270 \h </w:instrText>
        </w:r>
        <w:r>
          <w:rPr>
            <w:noProof/>
            <w:webHidden/>
          </w:rPr>
        </w:r>
        <w:r>
          <w:rPr>
            <w:noProof/>
            <w:webHidden/>
          </w:rPr>
          <w:fldChar w:fldCharType="separate"/>
        </w:r>
        <w:r w:rsidR="003E15B0">
          <w:rPr>
            <w:noProof/>
            <w:webHidden/>
          </w:rPr>
          <w:t>10</w:t>
        </w:r>
        <w:r>
          <w:rPr>
            <w:noProof/>
            <w:webHidden/>
          </w:rPr>
          <w:fldChar w:fldCharType="end"/>
        </w:r>
      </w:hyperlink>
    </w:p>
    <w:p w:rsidR="00362571" w:rsidRDefault="00362571">
      <w:pPr>
        <w:pStyle w:val="Sumrio3"/>
        <w:tabs>
          <w:tab w:val="left" w:pos="880"/>
        </w:tabs>
        <w:rPr>
          <w:rFonts w:asciiTheme="minorHAnsi" w:eastAsiaTheme="minorEastAsia" w:hAnsiTheme="minorHAnsi" w:cstheme="minorBidi"/>
          <w:noProof/>
          <w:sz w:val="22"/>
          <w:szCs w:val="22"/>
        </w:rPr>
      </w:pPr>
      <w:hyperlink w:anchor="_Toc471843271" w:history="1">
        <w:r w:rsidRPr="00A96336">
          <w:rPr>
            <w:rStyle w:val="Hyperlink"/>
            <w:noProof/>
          </w:rPr>
          <w:t>1.3.1</w:t>
        </w:r>
        <w:r>
          <w:rPr>
            <w:rFonts w:asciiTheme="minorHAnsi" w:eastAsiaTheme="minorEastAsia" w:hAnsiTheme="minorHAnsi" w:cstheme="minorBidi"/>
            <w:noProof/>
            <w:sz w:val="22"/>
            <w:szCs w:val="22"/>
          </w:rPr>
          <w:tab/>
        </w:r>
        <w:r w:rsidRPr="00A96336">
          <w:rPr>
            <w:rStyle w:val="Hyperlink"/>
            <w:noProof/>
          </w:rPr>
          <w:t>Justificativa Acadêmica</w:t>
        </w:r>
        <w:r>
          <w:rPr>
            <w:noProof/>
            <w:webHidden/>
          </w:rPr>
          <w:tab/>
        </w:r>
        <w:r>
          <w:rPr>
            <w:noProof/>
            <w:webHidden/>
          </w:rPr>
          <w:fldChar w:fldCharType="begin"/>
        </w:r>
        <w:r>
          <w:rPr>
            <w:noProof/>
            <w:webHidden/>
          </w:rPr>
          <w:instrText xml:space="preserve"> PAGEREF _Toc471843271 \h </w:instrText>
        </w:r>
        <w:r>
          <w:rPr>
            <w:noProof/>
            <w:webHidden/>
          </w:rPr>
        </w:r>
        <w:r>
          <w:rPr>
            <w:noProof/>
            <w:webHidden/>
          </w:rPr>
          <w:fldChar w:fldCharType="separate"/>
        </w:r>
        <w:r w:rsidR="003E15B0">
          <w:rPr>
            <w:noProof/>
            <w:webHidden/>
          </w:rPr>
          <w:t>10</w:t>
        </w:r>
        <w:r>
          <w:rPr>
            <w:noProof/>
            <w:webHidden/>
          </w:rPr>
          <w:fldChar w:fldCharType="end"/>
        </w:r>
      </w:hyperlink>
    </w:p>
    <w:p w:rsidR="00362571" w:rsidRDefault="00362571">
      <w:pPr>
        <w:pStyle w:val="Sumrio3"/>
        <w:tabs>
          <w:tab w:val="left" w:pos="880"/>
        </w:tabs>
        <w:rPr>
          <w:rFonts w:asciiTheme="minorHAnsi" w:eastAsiaTheme="minorEastAsia" w:hAnsiTheme="minorHAnsi" w:cstheme="minorBidi"/>
          <w:noProof/>
          <w:sz w:val="22"/>
          <w:szCs w:val="22"/>
        </w:rPr>
      </w:pPr>
      <w:hyperlink w:anchor="_Toc471843272" w:history="1">
        <w:r w:rsidRPr="00A96336">
          <w:rPr>
            <w:rStyle w:val="Hyperlink"/>
            <w:noProof/>
          </w:rPr>
          <w:t>1.3.2</w:t>
        </w:r>
        <w:r>
          <w:rPr>
            <w:rFonts w:asciiTheme="minorHAnsi" w:eastAsiaTheme="minorEastAsia" w:hAnsiTheme="minorHAnsi" w:cstheme="minorBidi"/>
            <w:noProof/>
            <w:sz w:val="22"/>
            <w:szCs w:val="22"/>
          </w:rPr>
          <w:tab/>
        </w:r>
        <w:r w:rsidRPr="00A96336">
          <w:rPr>
            <w:rStyle w:val="Hyperlink"/>
            <w:noProof/>
          </w:rPr>
          <w:t>Justificativa Gerencial</w:t>
        </w:r>
        <w:r>
          <w:rPr>
            <w:noProof/>
            <w:webHidden/>
          </w:rPr>
          <w:tab/>
        </w:r>
        <w:r>
          <w:rPr>
            <w:noProof/>
            <w:webHidden/>
          </w:rPr>
          <w:fldChar w:fldCharType="begin"/>
        </w:r>
        <w:r>
          <w:rPr>
            <w:noProof/>
            <w:webHidden/>
          </w:rPr>
          <w:instrText xml:space="preserve"> PAGEREF _Toc471843272 \h </w:instrText>
        </w:r>
        <w:r>
          <w:rPr>
            <w:noProof/>
            <w:webHidden/>
          </w:rPr>
        </w:r>
        <w:r>
          <w:rPr>
            <w:noProof/>
            <w:webHidden/>
          </w:rPr>
          <w:fldChar w:fldCharType="separate"/>
        </w:r>
        <w:r w:rsidR="003E15B0">
          <w:rPr>
            <w:noProof/>
            <w:webHidden/>
          </w:rPr>
          <w:t>14</w:t>
        </w:r>
        <w:r>
          <w:rPr>
            <w:noProof/>
            <w:webHidden/>
          </w:rPr>
          <w:fldChar w:fldCharType="end"/>
        </w:r>
      </w:hyperlink>
    </w:p>
    <w:p w:rsidR="00362571" w:rsidRDefault="00362571">
      <w:pPr>
        <w:pStyle w:val="Sumrio2"/>
        <w:tabs>
          <w:tab w:val="left" w:pos="660"/>
          <w:tab w:val="right" w:leader="dot" w:pos="9061"/>
        </w:tabs>
        <w:rPr>
          <w:rFonts w:asciiTheme="minorHAnsi" w:eastAsiaTheme="minorEastAsia" w:hAnsiTheme="minorHAnsi" w:cstheme="minorBidi"/>
          <w:b w:val="0"/>
          <w:noProof/>
          <w:sz w:val="22"/>
          <w:szCs w:val="22"/>
        </w:rPr>
      </w:pPr>
      <w:hyperlink w:anchor="_Toc471843273" w:history="1">
        <w:r w:rsidRPr="00A96336">
          <w:rPr>
            <w:rStyle w:val="Hyperlink"/>
            <w:noProof/>
          </w:rPr>
          <w:t>1.4</w:t>
        </w:r>
        <w:r>
          <w:rPr>
            <w:rFonts w:asciiTheme="minorHAnsi" w:eastAsiaTheme="minorEastAsia" w:hAnsiTheme="minorHAnsi" w:cstheme="minorBidi"/>
            <w:b w:val="0"/>
            <w:noProof/>
            <w:sz w:val="22"/>
            <w:szCs w:val="22"/>
          </w:rPr>
          <w:tab/>
        </w:r>
        <w:r w:rsidRPr="00A96336">
          <w:rPr>
            <w:rStyle w:val="Hyperlink"/>
            <w:noProof/>
          </w:rPr>
          <w:t>Estrutura do Trabalho</w:t>
        </w:r>
        <w:r>
          <w:rPr>
            <w:noProof/>
            <w:webHidden/>
          </w:rPr>
          <w:tab/>
        </w:r>
        <w:r>
          <w:rPr>
            <w:noProof/>
            <w:webHidden/>
          </w:rPr>
          <w:fldChar w:fldCharType="begin"/>
        </w:r>
        <w:r>
          <w:rPr>
            <w:noProof/>
            <w:webHidden/>
          </w:rPr>
          <w:instrText xml:space="preserve"> PAGEREF _Toc471843273 \h </w:instrText>
        </w:r>
        <w:r>
          <w:rPr>
            <w:noProof/>
            <w:webHidden/>
          </w:rPr>
        </w:r>
        <w:r>
          <w:rPr>
            <w:noProof/>
            <w:webHidden/>
          </w:rPr>
          <w:fldChar w:fldCharType="separate"/>
        </w:r>
        <w:r w:rsidR="003E15B0">
          <w:rPr>
            <w:noProof/>
            <w:webHidden/>
          </w:rPr>
          <w:t>15</w:t>
        </w:r>
        <w:r>
          <w:rPr>
            <w:noProof/>
            <w:webHidden/>
          </w:rPr>
          <w:fldChar w:fldCharType="end"/>
        </w:r>
      </w:hyperlink>
    </w:p>
    <w:p w:rsidR="00362571" w:rsidRDefault="00362571">
      <w:pPr>
        <w:pStyle w:val="Sumrio1"/>
        <w:tabs>
          <w:tab w:val="right" w:leader="dot" w:pos="9061"/>
        </w:tabs>
        <w:rPr>
          <w:rFonts w:asciiTheme="minorHAnsi" w:eastAsiaTheme="minorEastAsia" w:hAnsiTheme="minorHAnsi" w:cstheme="minorBidi"/>
          <w:b w:val="0"/>
          <w:caps w:val="0"/>
          <w:noProof/>
          <w:sz w:val="22"/>
          <w:szCs w:val="22"/>
        </w:rPr>
      </w:pPr>
      <w:hyperlink w:anchor="_Toc471843274" w:history="1">
        <w:r w:rsidRPr="00A96336">
          <w:rPr>
            <w:rStyle w:val="Hyperlink"/>
            <w:noProof/>
            <w:lang w:val="en-US"/>
          </w:rPr>
          <w:t>REFERÊNCIAS</w:t>
        </w:r>
        <w:r>
          <w:rPr>
            <w:noProof/>
            <w:webHidden/>
          </w:rPr>
          <w:tab/>
        </w:r>
        <w:r>
          <w:rPr>
            <w:noProof/>
            <w:webHidden/>
          </w:rPr>
          <w:fldChar w:fldCharType="begin"/>
        </w:r>
        <w:r>
          <w:rPr>
            <w:noProof/>
            <w:webHidden/>
          </w:rPr>
          <w:instrText xml:space="preserve"> PAGEREF _Toc471843274 \h </w:instrText>
        </w:r>
        <w:r>
          <w:rPr>
            <w:noProof/>
            <w:webHidden/>
          </w:rPr>
        </w:r>
        <w:r>
          <w:rPr>
            <w:noProof/>
            <w:webHidden/>
          </w:rPr>
          <w:fldChar w:fldCharType="separate"/>
        </w:r>
        <w:r w:rsidR="003E15B0">
          <w:rPr>
            <w:noProof/>
            <w:webHidden/>
          </w:rPr>
          <w:t>17</w:t>
        </w:r>
        <w:r>
          <w:rPr>
            <w:noProof/>
            <w:webHidden/>
          </w:rPr>
          <w:fldChar w:fldCharType="end"/>
        </w:r>
      </w:hyperlink>
    </w:p>
    <w:p w:rsidR="00362571" w:rsidRDefault="00362571">
      <w:pPr>
        <w:pStyle w:val="Sumrio1"/>
        <w:tabs>
          <w:tab w:val="right" w:leader="dot" w:pos="9061"/>
        </w:tabs>
        <w:rPr>
          <w:rFonts w:asciiTheme="minorHAnsi" w:eastAsiaTheme="minorEastAsia" w:hAnsiTheme="minorHAnsi" w:cstheme="minorBidi"/>
          <w:b w:val="0"/>
          <w:caps w:val="0"/>
          <w:noProof/>
          <w:sz w:val="22"/>
          <w:szCs w:val="22"/>
        </w:rPr>
      </w:pPr>
      <w:hyperlink w:anchor="_Toc471843275" w:history="1">
        <w:r w:rsidRPr="00A96336">
          <w:rPr>
            <w:rStyle w:val="Hyperlink"/>
            <w:noProof/>
          </w:rPr>
          <w:t>A</w:t>
        </w:r>
        <w:r w:rsidRPr="00A96336">
          <w:rPr>
            <w:rStyle w:val="Hyperlink"/>
            <w:rFonts w:eastAsia="Calibri" w:cs="Arial"/>
            <w:noProof/>
            <w:spacing w:val="5"/>
            <w:kern w:val="32"/>
          </w:rPr>
          <w:t>PÊNDIC</w:t>
        </w:r>
        <w:r w:rsidRPr="00A96336">
          <w:rPr>
            <w:rStyle w:val="Hyperlink"/>
            <w:noProof/>
          </w:rPr>
          <w:t>E A – Protocolos de Pesquisa</w:t>
        </w:r>
        <w:r>
          <w:rPr>
            <w:noProof/>
            <w:webHidden/>
          </w:rPr>
          <w:tab/>
        </w:r>
        <w:r>
          <w:rPr>
            <w:noProof/>
            <w:webHidden/>
          </w:rPr>
          <w:fldChar w:fldCharType="begin"/>
        </w:r>
        <w:r>
          <w:rPr>
            <w:noProof/>
            <w:webHidden/>
          </w:rPr>
          <w:instrText xml:space="preserve"> PAGEREF _Toc471843275 \h </w:instrText>
        </w:r>
        <w:r>
          <w:rPr>
            <w:noProof/>
            <w:webHidden/>
          </w:rPr>
        </w:r>
        <w:r>
          <w:rPr>
            <w:noProof/>
            <w:webHidden/>
          </w:rPr>
          <w:fldChar w:fldCharType="separate"/>
        </w:r>
        <w:r w:rsidR="003E15B0">
          <w:rPr>
            <w:noProof/>
            <w:webHidden/>
          </w:rPr>
          <w:t>20</w:t>
        </w:r>
        <w:r>
          <w:rPr>
            <w:noProof/>
            <w:webHidden/>
          </w:rPr>
          <w:fldChar w:fldCharType="end"/>
        </w:r>
      </w:hyperlink>
    </w:p>
    <w:p w:rsidR="00362571" w:rsidRDefault="00362571">
      <w:pPr>
        <w:pStyle w:val="Sumrio1"/>
        <w:tabs>
          <w:tab w:val="right" w:leader="dot" w:pos="9061"/>
        </w:tabs>
        <w:rPr>
          <w:rFonts w:asciiTheme="minorHAnsi" w:eastAsiaTheme="minorEastAsia" w:hAnsiTheme="minorHAnsi" w:cstheme="minorBidi"/>
          <w:b w:val="0"/>
          <w:caps w:val="0"/>
          <w:noProof/>
          <w:sz w:val="22"/>
          <w:szCs w:val="22"/>
        </w:rPr>
      </w:pPr>
      <w:hyperlink w:anchor="_Toc471843276" w:history="1">
        <w:r w:rsidRPr="00A96336">
          <w:rPr>
            <w:rStyle w:val="Hyperlink"/>
            <w:noProof/>
          </w:rPr>
          <w:t>APÊNDICE B – Cronograma da Pesquisa</w:t>
        </w:r>
        <w:r>
          <w:rPr>
            <w:noProof/>
            <w:webHidden/>
          </w:rPr>
          <w:tab/>
        </w:r>
        <w:r>
          <w:rPr>
            <w:noProof/>
            <w:webHidden/>
          </w:rPr>
          <w:fldChar w:fldCharType="begin"/>
        </w:r>
        <w:r>
          <w:rPr>
            <w:noProof/>
            <w:webHidden/>
          </w:rPr>
          <w:instrText xml:space="preserve"> PAGEREF _Toc471843276 \h </w:instrText>
        </w:r>
        <w:r>
          <w:rPr>
            <w:noProof/>
            <w:webHidden/>
          </w:rPr>
        </w:r>
        <w:r>
          <w:rPr>
            <w:noProof/>
            <w:webHidden/>
          </w:rPr>
          <w:fldChar w:fldCharType="separate"/>
        </w:r>
        <w:r w:rsidR="003E15B0">
          <w:rPr>
            <w:noProof/>
            <w:webHidden/>
          </w:rPr>
          <w:t>23</w:t>
        </w:r>
        <w:r>
          <w:rPr>
            <w:noProof/>
            <w:webHidden/>
          </w:rPr>
          <w:fldChar w:fldCharType="end"/>
        </w:r>
      </w:hyperlink>
    </w:p>
    <w:p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rsidR="00A24367" w:rsidRPr="003B46D6" w:rsidRDefault="002A58D4" w:rsidP="003B46D6">
      <w:pPr>
        <w:pStyle w:val="Ttulo1"/>
      </w:pPr>
      <w:bookmarkStart w:id="3" w:name="_Toc471843265"/>
      <w:r w:rsidRPr="003B46D6">
        <w:lastRenderedPageBreak/>
        <w:t>INTRODUÇÃO</w:t>
      </w:r>
      <w:bookmarkEnd w:id="3"/>
    </w:p>
    <w:p w:rsidR="00FF4D72" w:rsidRDefault="00D3122C" w:rsidP="000F47EB">
      <w:pPr>
        <w:rPr>
          <w:spacing w:val="-4"/>
        </w:rPr>
      </w:pPr>
      <w:bookmarkStart w:id="4" w:name="_Toc456015058"/>
      <w:r>
        <w:rPr>
          <w:spacing w:val="-4"/>
        </w:rPr>
        <w:t xml:space="preserve">Tomar decisões que afetam o longo prazo em situações de incerteza é um desafio. </w:t>
      </w:r>
      <w:r w:rsidR="00FF4D72">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sidR="00FF4D72">
        <w:rPr>
          <w:spacing w:val="-4"/>
        </w:rPr>
        <w:fldChar w:fldCharType="begin" w:fldLock="1"/>
      </w:r>
      <w:r w:rsidR="004D5876">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FF4D72">
        <w:rPr>
          <w:spacing w:val="-4"/>
        </w:rPr>
        <w:fldChar w:fldCharType="separate"/>
      </w:r>
      <w:r w:rsidR="005A1C94" w:rsidRPr="005A1C94">
        <w:rPr>
          <w:noProof/>
          <w:spacing w:val="-4"/>
        </w:rPr>
        <w:t>(WALKER; LEMPERT; KWAKKEL, 2013)</w:t>
      </w:r>
      <w:r w:rsidR="00FF4D72">
        <w:rPr>
          <w:spacing w:val="-4"/>
        </w:rPr>
        <w:fldChar w:fldCharType="end"/>
      </w:r>
      <w:r w:rsidR="00FF4D72">
        <w:rPr>
          <w:spacing w:val="-4"/>
        </w:rPr>
        <w:t xml:space="preserve">. Nesta definição, o risco denota a parte calculável e controlável de tudo que é desconhecido. A parcela do que não é conhecido que e que não é controlável seria a incerteza </w:t>
      </w:r>
      <w:r w:rsidR="00FF4D72">
        <w:rPr>
          <w:spacing w:val="-4"/>
        </w:rPr>
        <w:fldChar w:fldCharType="begin" w:fldLock="1"/>
      </w:r>
      <w:r w:rsidR="004D5876">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sidR="00FF4D72">
        <w:rPr>
          <w:spacing w:val="-4"/>
        </w:rPr>
        <w:fldChar w:fldCharType="separate"/>
      </w:r>
      <w:r w:rsidR="005A1C94" w:rsidRPr="005A1C94">
        <w:rPr>
          <w:noProof/>
          <w:spacing w:val="-4"/>
        </w:rPr>
        <w:t>(KNIGHT, 1921)</w:t>
      </w:r>
      <w:r w:rsidR="00FF4D72">
        <w:rPr>
          <w:spacing w:val="-4"/>
        </w:rPr>
        <w:fldChar w:fldCharType="end"/>
      </w:r>
      <w:r w:rsidR="00FF4D72">
        <w:rPr>
          <w:spacing w:val="-4"/>
        </w:rPr>
        <w:t>.</w:t>
      </w:r>
    </w:p>
    <w:p w:rsidR="00954222" w:rsidRDefault="00954222" w:rsidP="000F47EB">
      <w:pPr>
        <w:rPr>
          <w:spacing w:val="-4"/>
        </w:rPr>
      </w:pPr>
      <w:r>
        <w:rPr>
          <w:spacing w:val="-4"/>
        </w:rPr>
        <w:t xml:space="preserve">O tratamento inadequado de incertezas em situações de disrupção pode ter impactos negativos significativos. </w:t>
      </w:r>
      <w:r w:rsidR="00097BC2">
        <w:rPr>
          <w:spacing w:val="-4"/>
        </w:rPr>
        <w:t>Frequentemente, empresas e governos subestimam o impacto de incertezas em momentos de crise. Um exemplo é a crise do petróleo.</w:t>
      </w:r>
    </w:p>
    <w:p w:rsidR="00097BC2" w:rsidRDefault="00097BC2" w:rsidP="00097BC2">
      <w:pPr>
        <w:rPr>
          <w:spacing w:val="-4"/>
        </w:rPr>
      </w:pPr>
      <w:r>
        <w:rPr>
          <w:spacing w:val="-4"/>
        </w:rPr>
        <w:t xml:space="preserve">Previsões realizadas em 1973 até o início de 1974 não visualizaram incialmente a </w:t>
      </w:r>
      <w:r w:rsidR="004F4B63">
        <w:rPr>
          <w:spacing w:val="-4"/>
        </w:rPr>
        <w:t>agressiva queda de demanda de petróleo</w:t>
      </w:r>
      <w:r>
        <w:rPr>
          <w:spacing w:val="-4"/>
        </w:rPr>
        <w:t xml:space="preserve">, e em seguida interpretaram incorretamente a severa recessão que viria após tal evento. </w:t>
      </w:r>
      <w:r w:rsidR="008A4D34">
        <w:rPr>
          <w:spacing w:val="-4"/>
        </w:rPr>
        <w:t xml:space="preserve">Como mostra a </w:t>
      </w:r>
      <w:r w:rsidR="008A4D34">
        <w:rPr>
          <w:spacing w:val="-4"/>
        </w:rPr>
        <w:fldChar w:fldCharType="begin"/>
      </w:r>
      <w:r w:rsidR="008A4D34">
        <w:rPr>
          <w:spacing w:val="-4"/>
        </w:rPr>
        <w:instrText xml:space="preserve"> REF _Ref471827157 \h </w:instrText>
      </w:r>
      <w:r w:rsidR="008A4D34">
        <w:rPr>
          <w:spacing w:val="-4"/>
        </w:rPr>
      </w:r>
      <w:r w:rsidR="008A4D34">
        <w:rPr>
          <w:spacing w:val="-4"/>
        </w:rPr>
        <w:fldChar w:fldCharType="separate"/>
      </w:r>
      <w:r w:rsidR="003E15B0">
        <w:t xml:space="preserve">Figura </w:t>
      </w:r>
      <w:r w:rsidR="003E15B0">
        <w:rPr>
          <w:noProof/>
        </w:rPr>
        <w:t>1</w:t>
      </w:r>
      <w:r w:rsidR="008A4D34">
        <w:rPr>
          <w:spacing w:val="-4"/>
        </w:rPr>
        <w:fldChar w:fldCharType="end"/>
      </w:r>
      <w:r w:rsidR="008A4D34">
        <w:rPr>
          <w:spacing w:val="-4"/>
        </w:rPr>
        <w:t xml:space="preserve">, </w:t>
      </w:r>
      <w:r w:rsidR="0004084E">
        <w:rPr>
          <w:spacing w:val="-4"/>
        </w:rPr>
        <w:t>est</w:t>
      </w:r>
      <w:r w:rsidR="004F4B63">
        <w:rPr>
          <w:spacing w:val="-4"/>
        </w:rPr>
        <w:t xml:space="preserve">a situação </w:t>
      </w:r>
      <w:r w:rsidR="0004084E">
        <w:rPr>
          <w:spacing w:val="-4"/>
        </w:rPr>
        <w:t>demonstra que a demanda real de petróleo</w:t>
      </w:r>
      <w:r w:rsidR="008A4D34">
        <w:rPr>
          <w:spacing w:val="-4"/>
        </w:rPr>
        <w:t xml:space="preserve"> </w:t>
      </w:r>
      <w:r w:rsidR="008939BA">
        <w:rPr>
          <w:spacing w:val="-4"/>
        </w:rPr>
        <w:t xml:space="preserve">em uma situação de crise posicionou-se </w:t>
      </w:r>
      <w:r w:rsidR="0076740A">
        <w:rPr>
          <w:spacing w:val="-4"/>
        </w:rPr>
        <w:t>fora dos limites de previsão estimados</w:t>
      </w:r>
      <w:r w:rsidR="00022440">
        <w:rPr>
          <w:spacing w:val="-4"/>
        </w:rPr>
        <w:t>. Considerando este contexto, utilizar previsões para a tomada de decisão que afetam o longo prazo em situações de incerteza, pode levar a decisões equivocadas.</w:t>
      </w:r>
      <w:r>
        <w:rPr>
          <w:spacing w:val="-4"/>
        </w:rPr>
        <w:t xml:space="preserve"> </w:t>
      </w:r>
      <w:r>
        <w:rPr>
          <w:spacing w:val="-4"/>
        </w:rPr>
        <w:fldChar w:fldCharType="begin" w:fldLock="1"/>
      </w:r>
      <w:r w:rsidR="00600BD2">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rsidR="00097BC2" w:rsidRDefault="00097BC2" w:rsidP="00097BC2">
      <w:pPr>
        <w:pStyle w:val="Legenda"/>
      </w:pPr>
      <w:bookmarkStart w:id="5" w:name="_Ref471827157"/>
      <w:bookmarkStart w:id="6" w:name="_Toc471843257"/>
      <w:r>
        <w:t xml:space="preserve">Figura </w:t>
      </w:r>
      <w:fldSimple w:instr=" SEQ Figura \* ARABIC ">
        <w:r w:rsidR="003E15B0">
          <w:rPr>
            <w:noProof/>
          </w:rPr>
          <w:t>1</w:t>
        </w:r>
      </w:fldSimple>
      <w:bookmarkEnd w:id="5"/>
      <w:r>
        <w:t xml:space="preserve"> – Previsões e Comportamento real da demanda de petróleo</w:t>
      </w:r>
      <w:bookmarkEnd w:id="6"/>
    </w:p>
    <w:p w:rsidR="00097BC2" w:rsidRDefault="00097BC2" w:rsidP="00097BC2">
      <w:pPr>
        <w:jc w:val="center"/>
        <w:rPr>
          <w:spacing w:val="-4"/>
        </w:rPr>
      </w:pPr>
      <w:r w:rsidRPr="00097BC2">
        <w:rPr>
          <w:noProof/>
          <w:spacing w:val="-4"/>
        </w:rPr>
        <w:drawing>
          <wp:inline distT="0" distB="0" distL="0" distR="0" wp14:anchorId="6943B299" wp14:editId="65278473">
            <wp:extent cx="2757163" cy="2914716"/>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1536" cy="2929911"/>
                    </a:xfrm>
                    <a:prstGeom prst="rect">
                      <a:avLst/>
                    </a:prstGeom>
                  </pic:spPr>
                </pic:pic>
              </a:graphicData>
            </a:graphic>
          </wp:inline>
        </w:drawing>
      </w:r>
    </w:p>
    <w:p w:rsidR="00097BC2" w:rsidRDefault="00097BC2" w:rsidP="00097BC2">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rsidR="00EC6EB8" w:rsidRDefault="00EC6EB8" w:rsidP="000F47EB">
      <w:pPr>
        <w:rPr>
          <w:spacing w:val="-4"/>
        </w:rPr>
      </w:pPr>
      <w:r>
        <w:rPr>
          <w:spacing w:val="-4"/>
        </w:rPr>
        <w:lastRenderedPageBreak/>
        <w:t>Os métodos tradicionais de análise de decisão são projetados para identificar estratégias ótimas dependentes de uma caracterização de incerteza que obedece aos axiomas da teoria da probabilidade</w:t>
      </w:r>
      <w:r w:rsidR="005245FD">
        <w:rPr>
          <w:spacing w:val="-4"/>
        </w:rPr>
        <w:t>. Tais abordagens começam com a formulação de um modelo que representa o sistema em análise, calculando variáveis de interesse dada uma estratégia e um conjunto de distribuições de probabilidades relacionadas aos parâmetros de input do modelo. A análise então recomenda a estratégia com o melhor valor de utilidade esperada, a qual depende deste modelo e das distribuições de probabilidade</w:t>
      </w:r>
      <w:r w:rsidR="0028408C">
        <w:rPr>
          <w:spacing w:val="-4"/>
        </w:rPr>
        <w:t>. Quando existe incerteza sobre o modelo ou sobre os inputs do modelo, frequentemente são realizadas análises de sensibilidade para testar a dependência da estratégia escolhida em relação ao modelo e aos seus inputs. Tal abordagem funciona bem quando as decisões são insensíveis aos inputs do modelo. Quando este não é o caso, porém, a análise de decisão tradicional mostra-se inadequada para tal aplicação</w:t>
      </w:r>
      <w:r w:rsidR="003C4D4B">
        <w:rPr>
          <w:spacing w:val="-4"/>
        </w:rPr>
        <w:t>. Por exigir que conheça-se uma distribuição de probabilidades a priori, tal abordagem tende a forçar analistas e tomadores de decisão a minimizar a incerteza de modo a facilitar previsões</w:t>
      </w:r>
      <w:r w:rsidR="0028408C">
        <w:rPr>
          <w:spacing w:val="-4"/>
        </w:rPr>
        <w:t xml:space="preserve"> </w:t>
      </w:r>
      <w:r>
        <w:rPr>
          <w:spacing w:val="-4"/>
        </w:rPr>
        <w:fldChar w:fldCharType="begin" w:fldLock="1"/>
      </w:r>
      <w:r w:rsidR="00097BC2">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EC6EB8">
        <w:rPr>
          <w:noProof/>
          <w:spacing w:val="-4"/>
        </w:rPr>
        <w:t>(LEMPERT et al., 2006)</w:t>
      </w:r>
      <w:r>
        <w:rPr>
          <w:spacing w:val="-4"/>
        </w:rPr>
        <w:fldChar w:fldCharType="end"/>
      </w:r>
      <w:r>
        <w:rPr>
          <w:spacing w:val="-4"/>
        </w:rPr>
        <w:t xml:space="preserve">. </w:t>
      </w:r>
    </w:p>
    <w:p w:rsidR="00C46CE7" w:rsidRDefault="003C4D4B" w:rsidP="000F47EB">
      <w:pPr>
        <w:rPr>
          <w:spacing w:val="-4"/>
        </w:rPr>
      </w:pPr>
      <w:r>
        <w:rPr>
          <w:spacing w:val="-4"/>
        </w:rPr>
        <w:t>Uma abordagem que procura evitar a dependência de previsões é o Planejamento por Cenários</w:t>
      </w:r>
      <w:r w:rsidR="00251DBE">
        <w:rPr>
          <w:spacing w:val="-4"/>
        </w:rPr>
        <w:t xml:space="preserve">, cuja prática nos tempos modernos começou disseminar-se no período pós segunda guerra mundial por meio de Herman Kahn </w:t>
      </w:r>
      <w:r w:rsidR="00251DBE">
        <w:rPr>
          <w:spacing w:val="-4"/>
        </w:rPr>
        <w:fldChar w:fldCharType="begin" w:fldLock="1"/>
      </w:r>
      <w:r w:rsidR="00C46CE7">
        <w:rPr>
          <w:spacing w:val="-4"/>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251DBE">
        <w:rPr>
          <w:spacing w:val="-4"/>
        </w:rPr>
        <w:fldChar w:fldCharType="separate"/>
      </w:r>
      <w:r w:rsidR="00251DBE" w:rsidRPr="00251DBE">
        <w:rPr>
          <w:noProof/>
          <w:spacing w:val="-4"/>
        </w:rPr>
        <w:t>(BRADFIELD et al., 2005)</w:t>
      </w:r>
      <w:r w:rsidR="00251DBE">
        <w:rPr>
          <w:spacing w:val="-4"/>
        </w:rPr>
        <w:fldChar w:fldCharType="end"/>
      </w:r>
      <w:r w:rsidR="00251DBE">
        <w:rPr>
          <w:spacing w:val="-4"/>
        </w:rPr>
        <w:t>.</w:t>
      </w:r>
    </w:p>
    <w:p w:rsidR="00C46CE7" w:rsidRDefault="00251DBE" w:rsidP="000F47EB">
      <w:pPr>
        <w:rPr>
          <w:spacing w:val="-4"/>
        </w:rPr>
      </w:pPr>
      <w:r>
        <w:rPr>
          <w:spacing w:val="-4"/>
        </w:rPr>
        <w:t>No contexto de negócios, a abordagem de cenários derivou-se das idei</w:t>
      </w:r>
      <w:r w:rsidR="00C46CE7">
        <w:rPr>
          <w:spacing w:val="-4"/>
        </w:rPr>
        <w:t xml:space="preserve">as de Kahn e passou a ser aplicada na Shell. A tese central do planejamento de cenários é que a maneira para lidar com a incerteza não é procurar por melhores previsões, pois muitas forças atuam contra a possibilidade de se conseguir a previsão certa. Como o futuro não é estável, mas sim um alvo móvel, nenhuma previsão “válida” pode ser deduzida a partir do comportamento de dados históricos. Ao contrário, a abordagem adequada seria aceitar e procurar entender a incerteza, tornando-a parte do processo de decisão </w:t>
      </w:r>
      <w:r w:rsidR="00C46CE7">
        <w:rPr>
          <w:spacing w:val="-4"/>
        </w:rPr>
        <w:fldChar w:fldCharType="begin" w:fldLock="1"/>
      </w:r>
      <w:r w:rsidR="00E74933">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C46CE7">
        <w:rPr>
          <w:spacing w:val="-4"/>
        </w:rPr>
        <w:fldChar w:fldCharType="separate"/>
      </w:r>
      <w:r w:rsidR="00C46CE7" w:rsidRPr="00C46CE7">
        <w:rPr>
          <w:noProof/>
          <w:spacing w:val="-4"/>
        </w:rPr>
        <w:t>(WACK, 1985)</w:t>
      </w:r>
      <w:r w:rsidR="00C46CE7">
        <w:rPr>
          <w:spacing w:val="-4"/>
        </w:rPr>
        <w:fldChar w:fldCharType="end"/>
      </w:r>
      <w:r w:rsidR="00C46CE7">
        <w:rPr>
          <w:spacing w:val="-4"/>
        </w:rPr>
        <w:t>.</w:t>
      </w:r>
      <w:r w:rsidR="0086339F">
        <w:rPr>
          <w:spacing w:val="-4"/>
        </w:rPr>
        <w:t xml:space="preserve"> Em outras palavras, o Planejamento por Cenários tenta capturar a riqueza </w:t>
      </w:r>
      <w:r w:rsidR="00E74933">
        <w:rPr>
          <w:spacing w:val="-4"/>
        </w:rPr>
        <w:t>d</w:t>
      </w:r>
      <w:r w:rsidR="0086339F">
        <w:rPr>
          <w:spacing w:val="-4"/>
        </w:rPr>
        <w:t xml:space="preserve">e uma ampla gama de possibilidades, estimulando </w:t>
      </w:r>
      <w:r w:rsidR="00E74933">
        <w:rPr>
          <w:spacing w:val="-4"/>
        </w:rPr>
        <w:t xml:space="preserve">tomadores de decisão a considerar mudanças que os mesmos ignorariam em outras análises </w:t>
      </w:r>
      <w:r w:rsidR="00E74933">
        <w:rPr>
          <w:spacing w:val="-4"/>
        </w:rPr>
        <w:fldChar w:fldCharType="begin" w:fldLock="1"/>
      </w:r>
      <w:r w:rsidR="00B02341">
        <w:rPr>
          <w:spacing w:val="-4"/>
        </w:rP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mendeley" : { "formattedCitation" : "(SCHOEMAKER, 1995)", "plainTextFormattedCitation" : "(SCHOEMAKER, 1995)", "previouslyFormattedCitation" : "(SCHOEMAKER, 1995)" }, "properties" : { "noteIndex" : 0 }, "schema" : "https://github.com/citation-style-language/schema/raw/master/csl-citation.json" }</w:instrText>
      </w:r>
      <w:r w:rsidR="00E74933">
        <w:rPr>
          <w:spacing w:val="-4"/>
        </w:rPr>
        <w:fldChar w:fldCharType="separate"/>
      </w:r>
      <w:r w:rsidR="00E74933" w:rsidRPr="00E74933">
        <w:rPr>
          <w:noProof/>
          <w:spacing w:val="-4"/>
        </w:rPr>
        <w:t>(SCHOEMAKER, 1995)</w:t>
      </w:r>
      <w:r w:rsidR="00E74933">
        <w:rPr>
          <w:spacing w:val="-4"/>
        </w:rPr>
        <w:fldChar w:fldCharType="end"/>
      </w:r>
      <w:r w:rsidR="00E74933">
        <w:rPr>
          <w:spacing w:val="-4"/>
        </w:rPr>
        <w:t xml:space="preserve">. </w:t>
      </w:r>
    </w:p>
    <w:p w:rsidR="00FF4D72" w:rsidRDefault="00B02341" w:rsidP="000F47EB">
      <w:pPr>
        <w:rPr>
          <w:spacing w:val="-4"/>
        </w:rPr>
      </w:pPr>
      <w:r>
        <w:rPr>
          <w:spacing w:val="-4"/>
        </w:rPr>
        <w:t xml:space="preserve">Ainda que contribua abrindo o leque de futuros considerados em um planejamento, a metodologia de cenários apresenta fraquezas. Em primeiro lugar a escolha de qualquer pequeno número de cenários para representar um futuro complexo é arbitrária. Em segundo lugar, a abordagem de cenários não provê uma forma sistemática de comparar estratégias alternativas </w:t>
      </w:r>
      <w:r>
        <w:rPr>
          <w:spacing w:val="-4"/>
        </w:rPr>
        <w:fldChar w:fldCharType="begin" w:fldLock="1"/>
      </w:r>
      <w:r w:rsidR="00EC6EB8">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2003)", "plainTextFormattedCitation" : "(GROVES; LEMPERT, 2007; LEMPERT, 2003)", "previouslyFormattedCitation" : "(GROVES; LEMPERT, 2007; LEMPERT, 2003)" }, "properties" : { "noteIndex" : 0 }, "schema" : "https://github.com/citation-style-language/schema/raw/master/csl-citation.json" }</w:instrText>
      </w:r>
      <w:r>
        <w:rPr>
          <w:spacing w:val="-4"/>
        </w:rPr>
        <w:fldChar w:fldCharType="separate"/>
      </w:r>
      <w:r w:rsidRPr="00B02341">
        <w:rPr>
          <w:noProof/>
          <w:spacing w:val="-4"/>
        </w:rPr>
        <w:t>(GROVES; LEMPERT, 2007; LEMPERT, 2003)</w:t>
      </w:r>
      <w:r>
        <w:rPr>
          <w:spacing w:val="-4"/>
        </w:rPr>
        <w:fldChar w:fldCharType="end"/>
      </w:r>
      <w:r>
        <w:rPr>
          <w:spacing w:val="-4"/>
        </w:rPr>
        <w:t>.</w:t>
      </w:r>
    </w:p>
    <w:p w:rsidR="009875ED" w:rsidRDefault="003F2BB2" w:rsidP="00A34AAA">
      <w:pPr>
        <w:rPr>
          <w:spacing w:val="-4"/>
        </w:rPr>
      </w:pPr>
      <w:r>
        <w:rPr>
          <w:spacing w:val="-4"/>
        </w:rPr>
        <w:lastRenderedPageBreak/>
        <w:t xml:space="preserve">Buscando superar </w:t>
      </w:r>
      <w:r w:rsidR="003C4D4B">
        <w:rPr>
          <w:spacing w:val="-4"/>
        </w:rPr>
        <w:t>as limitações das abordagens tradicionais quantitativas e do Planejamento por Cenários</w:t>
      </w:r>
      <w:r>
        <w:rPr>
          <w:spacing w:val="-4"/>
        </w:rPr>
        <w:t xml:space="preserve">, a abordagem da Modelagem Exploratória </w:t>
      </w:r>
      <w:r>
        <w:rPr>
          <w:spacing w:val="-4"/>
        </w:rPr>
        <w:fldChar w:fldCharType="begin" w:fldLock="1"/>
      </w:r>
      <w:r w:rsidR="004D587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005A1C94" w:rsidRPr="005A1C94">
        <w:rPr>
          <w:noProof/>
          <w:spacing w:val="-4"/>
        </w:rPr>
        <w:t>(BANKES, 1993)</w:t>
      </w:r>
      <w:r>
        <w:rPr>
          <w:spacing w:val="-4"/>
        </w:rPr>
        <w:fldChar w:fldCharType="end"/>
      </w:r>
      <w:r w:rsidR="00A34AAA">
        <w:rPr>
          <w:spacing w:val="-4"/>
        </w:rPr>
        <w:t xml:space="preserve"> e especificamente o método RDM </w:t>
      </w:r>
      <w:r w:rsidR="00A34AAA">
        <w:rPr>
          <w:spacing w:val="-4"/>
        </w:rPr>
        <w:fldChar w:fldCharType="begin" w:fldLock="1"/>
      </w:r>
      <w:r w:rsidR="004D5876">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2003)", "plainTextFormattedCitation" : "(LEMPERT, 2003)", "previouslyFormattedCitation" : "(LEMPERT, 2003)" }, "properties" : { "noteIndex" : 0 }, "schema" : "https://github.com/citation-style-language/schema/raw/master/csl-citation.json" }</w:instrText>
      </w:r>
      <w:r w:rsidR="00A34AAA">
        <w:rPr>
          <w:spacing w:val="-4"/>
        </w:rPr>
        <w:fldChar w:fldCharType="separate"/>
      </w:r>
      <w:r w:rsidR="005A1C94" w:rsidRPr="005A1C94">
        <w:rPr>
          <w:noProof/>
          <w:spacing w:val="-4"/>
        </w:rPr>
        <w:t>(LEMPERT, 2003)</w:t>
      </w:r>
      <w:r w:rsidR="00A34AAA">
        <w:rPr>
          <w:spacing w:val="-4"/>
        </w:rPr>
        <w:fldChar w:fldCharType="end"/>
      </w:r>
      <w:r w:rsidR="003C4D4B">
        <w:rPr>
          <w:spacing w:val="-4"/>
        </w:rPr>
        <w:t xml:space="preserve"> foram proposto</w:t>
      </w:r>
      <w:r w:rsidR="00A34AAA">
        <w:rPr>
          <w:spacing w:val="-4"/>
        </w:rPr>
        <w:t>s</w:t>
      </w:r>
      <w:r>
        <w:rPr>
          <w:spacing w:val="-4"/>
        </w:rPr>
        <w:t xml:space="preserve"> e subsequentemente desenvolvida por diversos pesquisadores associados à RAND Corporation </w:t>
      </w:r>
      <w:r>
        <w:rPr>
          <w:spacing w:val="-4"/>
        </w:rPr>
        <w:fldChar w:fldCharType="begin" w:fldLock="1"/>
      </w:r>
      <w:r w:rsidR="004D5876">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2003; LEMPERT; POPPER; BANKES, 2002)", "plainTextFormattedCitation" : "(GROVES; LEMPERT, 2007; LEMPERT, 2003; LEMPERT; POPPER; BANKES, 2002)", "previouslyFormattedCitation" : "(GROVES; LEMPERT, 2007; LEMPERT, 2003; LEMPERT; POPPER; BANKES, 2002)" }, "properties" : { "noteIndex" : 0 }, "schema" : "https://github.com/citation-style-language/schema/raw/master/csl-citation.json" }</w:instrText>
      </w:r>
      <w:r>
        <w:rPr>
          <w:spacing w:val="-4"/>
        </w:rPr>
        <w:fldChar w:fldCharType="separate"/>
      </w:r>
      <w:r w:rsidR="005A1C94" w:rsidRPr="005A1C94">
        <w:rPr>
          <w:noProof/>
          <w:spacing w:val="-4"/>
        </w:rPr>
        <w:t>(GROVES; LEMPERT, 2007; LEMPERT, 2003; LEMPERT; POPPER; BANKES, 2002)</w:t>
      </w:r>
      <w:r>
        <w:rPr>
          <w:spacing w:val="-4"/>
        </w:rPr>
        <w:fldChar w:fldCharType="end"/>
      </w:r>
      <w:r>
        <w:rPr>
          <w:spacing w:val="-4"/>
        </w:rPr>
        <w:t>.</w:t>
      </w:r>
      <w:r w:rsidR="00A34AAA">
        <w:rPr>
          <w:spacing w:val="-4"/>
        </w:rPr>
        <w:t xml:space="preserve"> </w:t>
      </w:r>
      <w:r>
        <w:rPr>
          <w:spacing w:val="-4"/>
        </w:rPr>
        <w:t>Tais abordagens utilizam grandes conjuntos de modelos computacionais, não para realizar previsões, mas sim para avaliar o desempenho de estratégias em um</w:t>
      </w:r>
      <w:r w:rsidR="009875ED">
        <w:rPr>
          <w:spacing w:val="-4"/>
        </w:rPr>
        <w:t xml:space="preserve"> grande conjunto</w:t>
      </w:r>
      <w:r>
        <w:rPr>
          <w:spacing w:val="-4"/>
        </w:rPr>
        <w:t xml:space="preserve"> de cenários</w:t>
      </w:r>
      <w:r w:rsidR="009875ED">
        <w:rPr>
          <w:spacing w:val="-4"/>
        </w:rPr>
        <w:t xml:space="preserve"> </w:t>
      </w:r>
      <w:r w:rsidR="009875ED">
        <w:rPr>
          <w:spacing w:val="-4"/>
        </w:rPr>
        <w:fldChar w:fldCharType="begin" w:fldLock="1"/>
      </w:r>
      <w:r w:rsidR="004D5876">
        <w:rPr>
          <w:spacing w:val="-4"/>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9875ED">
        <w:rPr>
          <w:spacing w:val="-4"/>
        </w:rPr>
        <w:fldChar w:fldCharType="separate"/>
      </w:r>
      <w:r w:rsidR="005A1C94" w:rsidRPr="005A1C94">
        <w:rPr>
          <w:noProof/>
          <w:spacing w:val="-4"/>
        </w:rPr>
        <w:t>(GROVES; LEMPERT, 2007)</w:t>
      </w:r>
      <w:r w:rsidR="009875ED">
        <w:rPr>
          <w:spacing w:val="-4"/>
        </w:rPr>
        <w:fldChar w:fldCharType="end"/>
      </w:r>
      <w:r>
        <w:rPr>
          <w:spacing w:val="-4"/>
        </w:rPr>
        <w:t>.</w:t>
      </w:r>
    </w:p>
    <w:p w:rsidR="003C4D4B" w:rsidRPr="00A24367" w:rsidRDefault="00A34AAA" w:rsidP="009E5C7E">
      <w:pPr>
        <w:rPr>
          <w:spacing w:val="-4"/>
        </w:rPr>
      </w:pPr>
      <w:r>
        <w:rPr>
          <w:spacing w:val="-4"/>
        </w:rPr>
        <w:t xml:space="preserve">Dada a possível generalização da abordagem de modelagem exploratória </w:t>
      </w:r>
      <w:r w:rsidR="00386FF0">
        <w:rPr>
          <w:spacing w:val="-4"/>
        </w:rPr>
        <w:t xml:space="preserve">e do RDM, </w:t>
      </w:r>
      <w:r>
        <w:rPr>
          <w:spacing w:val="-4"/>
        </w:rPr>
        <w:t>e sua contribuição para problemas onde há complexidade e incerteza</w:t>
      </w:r>
      <w:r w:rsidR="00CD566B">
        <w:rPr>
          <w:spacing w:val="-4"/>
        </w:rPr>
        <w:t>, identifica-se este contexto como uma oportunidade para</w:t>
      </w:r>
      <w:r w:rsidR="00D811F0">
        <w:rPr>
          <w:spacing w:val="-4"/>
        </w:rPr>
        <w:t xml:space="preserve"> a aplicação do RDM em outros contextos complexos e incertos</w:t>
      </w:r>
      <w:r w:rsidR="00CD566B">
        <w:rPr>
          <w:spacing w:val="-4"/>
        </w:rPr>
        <w:t>.</w:t>
      </w:r>
      <w:r w:rsidR="00D811F0">
        <w:rPr>
          <w:spacing w:val="-4"/>
        </w:rPr>
        <w:t xml:space="preserve"> </w:t>
      </w:r>
      <w:r w:rsidR="003C4D4B">
        <w:rPr>
          <w:spacing w:val="-4"/>
        </w:rPr>
        <w:t>Considerando a relevância e a capilaridade de situações de incerteza</w:t>
      </w:r>
      <w:r w:rsidR="009469C0">
        <w:rPr>
          <w:spacing w:val="-4"/>
        </w:rPr>
        <w:t xml:space="preserve">, e os recentes avanços teóricos relacionados à Modelagem Exploratória, considera-se </w:t>
      </w:r>
      <w:r w:rsidR="00867E66">
        <w:rPr>
          <w:spacing w:val="-4"/>
        </w:rPr>
        <w:t>apropriado o tema de pesquisa em questão, que é a análise da robustez de decisões estratégicas em situações de incerteza.</w:t>
      </w:r>
    </w:p>
    <w:p w:rsidR="00A24367" w:rsidRPr="002A58D4" w:rsidRDefault="001F56FA" w:rsidP="003B46D6">
      <w:pPr>
        <w:pStyle w:val="Ttulo2"/>
        <w:rPr>
          <w:lang w:val="en-US"/>
        </w:rPr>
      </w:pPr>
      <w:bookmarkStart w:id="7" w:name="_Toc471843266"/>
      <w:bookmarkEnd w:id="4"/>
      <w:r w:rsidRPr="002A58D4">
        <w:rPr>
          <w:lang w:val="en-US"/>
        </w:rPr>
        <w:t>Questão de Pesquisa</w:t>
      </w:r>
      <w:bookmarkEnd w:id="7"/>
    </w:p>
    <w:p w:rsidR="00606360" w:rsidRDefault="004D5876" w:rsidP="00DA1252">
      <w:r w:rsidRPr="00FD0361">
        <w:t>O RDM</w:t>
      </w:r>
      <w:r w:rsidR="00FD0361" w:rsidRPr="00FD0361">
        <w:t xml:space="preserve"> </w:t>
      </w:r>
      <w:r w:rsidR="00BA52C0">
        <w:t>(Robust Decision Making</w:t>
      </w:r>
      <w:r w:rsidR="00960484">
        <w:t xml:space="preserve"> - </w:t>
      </w:r>
      <w:r w:rsidR="00960484">
        <w:fldChar w:fldCharType="begin"/>
      </w:r>
      <w:r w:rsidR="00960484">
        <w:instrText xml:space="preserve"> REF _Ref471842915 \h </w:instrText>
      </w:r>
      <w:r w:rsidR="00960484">
        <w:fldChar w:fldCharType="separate"/>
      </w:r>
      <w:r w:rsidR="003E15B0">
        <w:t xml:space="preserve">Figura </w:t>
      </w:r>
      <w:r w:rsidR="003E15B0">
        <w:rPr>
          <w:noProof/>
        </w:rPr>
        <w:t>2</w:t>
      </w:r>
      <w:r w:rsidR="00960484">
        <w:fldChar w:fldCharType="end"/>
      </w:r>
      <w:r w:rsidR="00BA52C0">
        <w:t xml:space="preserve">) </w:t>
      </w:r>
      <w:r w:rsidR="00FD0361" w:rsidRPr="00FD0361">
        <w:t>foi apre</w:t>
      </w:r>
      <w:r w:rsidR="00FD0361">
        <w:t xml:space="preserve">sentado como uma abordagem inovadora para a tomada de decisão em situações de incerteza extrema </w:t>
      </w:r>
      <w:r w:rsidR="00FD0361" w:rsidRPr="00FD0361">
        <w:t>(traduzido originalmente de</w:t>
      </w:r>
      <w:r w:rsidR="00FD0361" w:rsidRPr="00FD0361">
        <w:rPr>
          <w:i/>
        </w:rPr>
        <w:t xml:space="preserve"> deep uncertainty</w:t>
      </w:r>
      <w:r w:rsidR="00FD0361" w:rsidRPr="00FD0361">
        <w:t>)</w:t>
      </w:r>
      <w:r w:rsidR="00BA52C0">
        <w:t>.</w:t>
      </w:r>
      <w:r w:rsidR="00FD0361">
        <w:t xml:space="preserve"> </w:t>
      </w:r>
      <w:r w:rsidR="00FD0361">
        <w:fldChar w:fldCharType="begin" w:fldLock="1"/>
      </w:r>
      <w:r w:rsidR="00B32C9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id" : "ITEM-4",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4", "issued" : { "date-parts" : [ [ "2013" ] ] }, "page" : "395-402", "publisher" : "Springer US", "publisher-place" : "Boston, MA", "title" : "Deep Uncertainty", "type" : "chapter" }, "uris" : [ "http://www.mendeley.com/documents/?uuid=3d1e1042-6d3c-47b1-8b19-fad4b3a09774" ] } ], "mendeley" : { "formattedCitation" : "(GROVES; LEMPERT, 2007; LEMPERT, 2003; LEMPERT et al., 2006; WALKER; LEMPERT; KWAKKEL, 2013)", "plainTextFormattedCitation" : "(GROVES; LEMPERT, 2007; LEMPERT, 2003; LEMPERT et al., 2006; WALKER; LEMPERT; KWAKKEL, 2013)", "previouslyFormattedCitation" : "(GROVES; LEMPERT, 2007; LEMPERT, 2003; LEMPERT et al., 2006; WALKER; LEMPERT; KWAKKEL, 2013)" }, "properties" : { "noteIndex" : 0 }, "schema" : "https://github.com/citation-style-language/schema/raw/master/csl-citation.json" }</w:instrText>
      </w:r>
      <w:r w:rsidR="00FD0361">
        <w:fldChar w:fldCharType="separate"/>
      </w:r>
      <w:r w:rsidR="00FD0361" w:rsidRPr="00BA52C0">
        <w:rPr>
          <w:noProof/>
        </w:rPr>
        <w:t>(GROVES; LEMPERT, 2007; LEMPERT, 2003; LEMPERT et al., 2006; WALKER; LEMPERT; KWAKKEL, 2013)</w:t>
      </w:r>
      <w:r w:rsidR="00FD0361">
        <w:fldChar w:fldCharType="end"/>
      </w:r>
      <w:r w:rsidR="00BA52C0">
        <w:t>.</w:t>
      </w:r>
    </w:p>
    <w:p w:rsidR="00BA52C0" w:rsidRPr="00BA52C0" w:rsidRDefault="00B32C96" w:rsidP="00412294">
      <w:r>
        <w:t xml:space="preserve">O RDM é uma abordagem promissora para situações nas quais existe um problema de decisão extremamente incerto, com uma lista rica de possíveis decisões e informação suficiente para construir um ou mais modelos computacionais que representem a situação. Desta maneira, usando restrições conhecidas sobre o futuro, é possível descobrir estratégias robustas em um amplo range de incertezas </w:t>
      </w:r>
      <w:r>
        <w:fldChar w:fldCharType="begin" w:fldLock="1"/>
      </w:r>
      <w:r w:rsidR="00251DB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B32C96">
        <w:rPr>
          <w:noProof/>
        </w:rPr>
        <w:t>(LEMPERT et al., 2006)</w:t>
      </w:r>
      <w:r>
        <w:fldChar w:fldCharType="end"/>
      </w:r>
      <w:r>
        <w:t xml:space="preserve">. </w:t>
      </w:r>
    </w:p>
    <w:p w:rsidR="00F72408" w:rsidRDefault="00F72408" w:rsidP="00F72408">
      <w:r>
        <w:t xml:space="preserve">Apesar da relevância potencial do RDM para a tomada de decisões que impactam no longo prazo em situações de incerteza, a sua aplicação em contextos fora da área de políticas públicas é rara. Desta maneira, </w:t>
      </w:r>
      <w:r w:rsidR="004D5876">
        <w:t>há poucas publicações que explicitam as</w:t>
      </w:r>
      <w:r>
        <w:t xml:space="preserve"> oportunidades de aplicação e limitações do RDM para este contexto.</w:t>
      </w:r>
      <w:r w:rsidR="004D5876">
        <w:t xml:space="preserve"> De fato, descobrir até que ponto o RDM permite a tomada de melhores decisões é uma </w:t>
      </w:r>
      <w:r w:rsidR="004D5876">
        <w:lastRenderedPageBreak/>
        <w:t xml:space="preserve">questão de pesquisa em aberto reconhecida pelos criadores do RDM </w:t>
      </w:r>
      <w:r w:rsidR="004D5876">
        <w:fldChar w:fldCharType="begin" w:fldLock="1"/>
      </w:r>
      <w:r w:rsidR="00FD03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4D5876">
        <w:fldChar w:fldCharType="separate"/>
      </w:r>
      <w:r w:rsidR="004D5876" w:rsidRPr="004D5876">
        <w:rPr>
          <w:noProof/>
        </w:rPr>
        <w:t>(LEMPERT et al., 2006)</w:t>
      </w:r>
      <w:r w:rsidR="004D5876">
        <w:fldChar w:fldCharType="end"/>
      </w:r>
      <w:r w:rsidR="004D5876">
        <w:t>.</w:t>
      </w:r>
    </w:p>
    <w:p w:rsidR="00960484" w:rsidRDefault="00960484" w:rsidP="00960484">
      <w:pPr>
        <w:pStyle w:val="Legenda"/>
      </w:pPr>
      <w:bookmarkStart w:id="8" w:name="_Ref471842915"/>
      <w:bookmarkStart w:id="9" w:name="_Toc471843258"/>
      <w:r>
        <w:t xml:space="preserve">Figura </w:t>
      </w:r>
      <w:fldSimple w:instr=" SEQ Figura \* ARABIC ">
        <w:r w:rsidR="003E15B0">
          <w:rPr>
            <w:noProof/>
          </w:rPr>
          <w:t>2</w:t>
        </w:r>
      </w:fldSimple>
      <w:bookmarkEnd w:id="8"/>
      <w:r>
        <w:t xml:space="preserve"> – Robust Decision Making</w:t>
      </w:r>
      <w:bookmarkEnd w:id="9"/>
    </w:p>
    <w:p w:rsidR="00960484" w:rsidRDefault="00960484" w:rsidP="00960484">
      <w:r>
        <w:rPr>
          <w:noProof/>
        </w:rPr>
        <w:drawing>
          <wp:inline distT="0" distB="0" distL="0" distR="0" wp14:anchorId="38112D0F" wp14:editId="05FA66E7">
            <wp:extent cx="4610573" cy="2232561"/>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0240" cy="2251769"/>
                    </a:xfrm>
                    <a:prstGeom prst="rect">
                      <a:avLst/>
                    </a:prstGeom>
                    <a:noFill/>
                  </pic:spPr>
                </pic:pic>
              </a:graphicData>
            </a:graphic>
          </wp:inline>
        </w:drawing>
      </w:r>
    </w:p>
    <w:p w:rsidR="00960484" w:rsidRDefault="00960484" w:rsidP="00960484">
      <w:pPr>
        <w:pStyle w:val="Legenda"/>
      </w:pPr>
      <w:r>
        <w:t xml:space="preserve">Fonte: Adaptado de </w:t>
      </w:r>
      <w:r>
        <w:fldChar w:fldCharType="begin" w:fldLock="1"/>
      </w:r>
      <w:r>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fldChar w:fldCharType="separate"/>
      </w:r>
      <w:r w:rsidRPr="005A1C94">
        <w:rPr>
          <w:noProof/>
        </w:rPr>
        <w:t>(RAND, 2013)</w:t>
      </w:r>
      <w:r>
        <w:fldChar w:fldCharType="end"/>
      </w:r>
      <w:r>
        <w:t>.</w:t>
      </w:r>
    </w:p>
    <w:p w:rsidR="00F72408" w:rsidRPr="00F72408" w:rsidRDefault="00F72408" w:rsidP="00DA1252">
      <w:r w:rsidRPr="00F72408">
        <w:t>Considerando o ex</w:t>
      </w:r>
      <w:r>
        <w:t>posto, a questão de pesquisa abordada por este trabalho é “Como suportar a tomada de decisões estratégicas de empresas de longo prazo em situações de incerteza?</w:t>
      </w:r>
      <w:r w:rsidR="004B5D39">
        <w:t xml:space="preserve"> </w:t>
      </w:r>
      <w:r>
        <w:t>”.</w:t>
      </w:r>
    </w:p>
    <w:p w:rsidR="00DA1252" w:rsidRPr="00DA1252" w:rsidRDefault="001F56FA" w:rsidP="003B46D6">
      <w:pPr>
        <w:pStyle w:val="Ttulo2"/>
      </w:pPr>
      <w:bookmarkStart w:id="10" w:name="_Toc471843267"/>
      <w:r>
        <w:t>Objetivos</w:t>
      </w:r>
      <w:bookmarkEnd w:id="10"/>
    </w:p>
    <w:p w:rsidR="006F4BC9" w:rsidRPr="006F4BC9" w:rsidRDefault="006F4BC9" w:rsidP="006F4BC9">
      <w:r>
        <w:t xml:space="preserve">Estão descritos nesta seção </w:t>
      </w:r>
      <w:r w:rsidR="00B728E0">
        <w:t>o objetivo geral</w:t>
      </w:r>
      <w:r w:rsidR="00DC18BE">
        <w:t xml:space="preserve"> (1.2.1)</w:t>
      </w:r>
      <w:r>
        <w:t xml:space="preserve"> e específicos</w:t>
      </w:r>
      <w:r w:rsidR="00DC18BE">
        <w:t xml:space="preserve"> (1.2.2)</w:t>
      </w:r>
      <w:r>
        <w:t xml:space="preserve"> deste trabalho.</w:t>
      </w:r>
    </w:p>
    <w:p w:rsidR="00A24367" w:rsidRPr="004567DC" w:rsidRDefault="001F56FA" w:rsidP="003B46D6">
      <w:pPr>
        <w:pStyle w:val="Ttulo3"/>
      </w:pPr>
      <w:bookmarkStart w:id="11" w:name="_Toc471843268"/>
      <w:r>
        <w:t xml:space="preserve">Objetivo </w:t>
      </w:r>
      <w:r w:rsidR="006F4BC9">
        <w:t>Geral</w:t>
      </w:r>
      <w:bookmarkEnd w:id="11"/>
    </w:p>
    <w:p w:rsidR="00DA1252" w:rsidRPr="00DA267D" w:rsidRDefault="006F4BC9" w:rsidP="00A24367">
      <w:r>
        <w:t>O objetivo deste trabalho é a</w:t>
      </w:r>
      <w:r w:rsidRPr="006F4BC9">
        <w:t xml:space="preserve">valiar a </w:t>
      </w:r>
      <w:r>
        <w:t>r</w:t>
      </w:r>
      <w:r w:rsidRPr="006F4BC9">
        <w:t xml:space="preserve">obustez de </w:t>
      </w:r>
      <w:r>
        <w:t>d</w:t>
      </w:r>
      <w:r w:rsidRPr="006F4BC9">
        <w:t xml:space="preserve">ecisões </w:t>
      </w:r>
      <w:r>
        <w:t>e</w:t>
      </w:r>
      <w:r w:rsidRPr="006F4BC9">
        <w:t xml:space="preserve">stratégicas </w:t>
      </w:r>
      <w:r>
        <w:t>em uma empresa do setor metal-mecânico utilizando a abordagem RDM.</w:t>
      </w:r>
    </w:p>
    <w:p w:rsidR="00DA1252" w:rsidRDefault="001F56FA" w:rsidP="003B46D6">
      <w:pPr>
        <w:pStyle w:val="Ttulo3"/>
      </w:pPr>
      <w:bookmarkStart w:id="12" w:name="_Toc456015061"/>
      <w:bookmarkStart w:id="13" w:name="_Toc471843269"/>
      <w:r>
        <w:t>Objetivos Específicos</w:t>
      </w:r>
      <w:bookmarkEnd w:id="13"/>
    </w:p>
    <w:p w:rsidR="00F64E74" w:rsidRPr="00D45060" w:rsidRDefault="00F64E74" w:rsidP="00F64E74">
      <w:pPr>
        <w:pStyle w:val="ALNEAS"/>
      </w:pPr>
      <w:r>
        <w:t xml:space="preserve">identificar </w:t>
      </w:r>
      <w:r w:rsidR="006F4BC9">
        <w:t>incertezas, estratégias e objetivos da empresa X</w:t>
      </w:r>
      <w:r w:rsidRPr="00D45060">
        <w:t>;</w:t>
      </w:r>
    </w:p>
    <w:p w:rsidR="00F64E74" w:rsidRPr="00D45060" w:rsidRDefault="006F4BC9" w:rsidP="00F64E74">
      <w:pPr>
        <w:pStyle w:val="ALNEAS"/>
      </w:pPr>
      <w:r>
        <w:t>projetar um modelo para a geração e análise dos casos</w:t>
      </w:r>
      <w:r w:rsidR="00F64E74">
        <w:t>;</w:t>
      </w:r>
    </w:p>
    <w:p w:rsidR="006F4BC9" w:rsidRDefault="006F4BC9" w:rsidP="00F64E74">
      <w:pPr>
        <w:pStyle w:val="ALNEAS"/>
      </w:pPr>
      <w:r>
        <w:t>gerar casos para a avaliação das estratégias propostas pela empresa;</w:t>
      </w:r>
    </w:p>
    <w:p w:rsidR="006F4BC9" w:rsidRDefault="006F4BC9" w:rsidP="00F64E74">
      <w:pPr>
        <w:pStyle w:val="ALNEAS"/>
      </w:pPr>
      <w:r>
        <w:lastRenderedPageBreak/>
        <w:t>identificar cenários nos quais as estratégias da empresa tem performance ruim;</w:t>
      </w:r>
    </w:p>
    <w:p w:rsidR="006F4BC9" w:rsidRDefault="006F4BC9" w:rsidP="00F64E74">
      <w:pPr>
        <w:pStyle w:val="ALNEAS"/>
      </w:pPr>
      <w:r>
        <w:t>analisar tradeoffs existentes entre as estratégias identificadas para a empresa;</w:t>
      </w:r>
    </w:p>
    <w:p w:rsidR="00F64E74" w:rsidRDefault="006F4BC9" w:rsidP="00F64E74">
      <w:pPr>
        <w:pStyle w:val="ALNEAS"/>
      </w:pPr>
      <w:r>
        <w:t>avaliar a aplicação do método RDM</w:t>
      </w:r>
      <w:r w:rsidR="00F64E74">
        <w:t>.</w:t>
      </w:r>
    </w:p>
    <w:p w:rsidR="00A24367" w:rsidRPr="004567DC" w:rsidRDefault="00DA1252" w:rsidP="003B46D6">
      <w:pPr>
        <w:pStyle w:val="Ttulo2"/>
      </w:pPr>
      <w:bookmarkStart w:id="14" w:name="_Toc471843270"/>
      <w:bookmarkEnd w:id="12"/>
      <w:r>
        <w:t>Justificativas</w:t>
      </w:r>
      <w:bookmarkEnd w:id="14"/>
    </w:p>
    <w:p w:rsidR="00A24367" w:rsidRDefault="00F64E74" w:rsidP="003B46D6">
      <w:pPr>
        <w:pStyle w:val="Ttulo3"/>
      </w:pPr>
      <w:bookmarkStart w:id="15" w:name="_Toc471843271"/>
      <w:r>
        <w:t>Justificativa Acadêmica</w:t>
      </w:r>
      <w:bookmarkEnd w:id="15"/>
    </w:p>
    <w:p w:rsidR="00600BD2" w:rsidRDefault="00600BD2" w:rsidP="00600BD2">
      <w:pPr>
        <w:rPr>
          <w:rFonts w:cs="Arial"/>
        </w:rPr>
      </w:pPr>
      <w:r>
        <w:rPr>
          <w:rFonts w:cs="Arial"/>
        </w:rPr>
        <w:t xml:space="preserve">Com o objetivo de avaliar o interesse pelo tema em questão e a originalidade da pesquisa em questão, foi conduzida uma Revisão Sistemática da Literatura, conforme os procedimentos sugeridos por Morandi e Camargo </w:t>
      </w:r>
      <w:r>
        <w:rPr>
          <w:rFonts w:cs="Arial"/>
        </w:rPr>
        <w:fldChar w:fldCharType="begin" w:fldLock="1"/>
      </w:r>
      <w:r w:rsidR="00B0680D">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noteIndex" : 0 }, "schema" : "https://github.com/citation-style-language/schema/raw/master/csl-citation.json" }</w:instrText>
      </w:r>
      <w:r>
        <w:rPr>
          <w:rFonts w:cs="Arial"/>
        </w:rPr>
        <w:fldChar w:fldCharType="separate"/>
      </w:r>
      <w:r w:rsidRPr="00600BD2">
        <w:rPr>
          <w:rFonts w:cs="Arial"/>
          <w:noProof/>
        </w:rPr>
        <w:t>(2015)</w:t>
      </w:r>
      <w:r>
        <w:rPr>
          <w:rFonts w:cs="Arial"/>
        </w:rPr>
        <w:fldChar w:fldCharType="end"/>
      </w:r>
      <w:r>
        <w:rPr>
          <w:rFonts w:cs="Arial"/>
        </w:rPr>
        <w:t>.</w:t>
      </w:r>
      <w:r w:rsidR="0099272B">
        <w:rPr>
          <w:rFonts w:cs="Arial"/>
        </w:rPr>
        <w:t xml:space="preserve"> O Apêndice I contém o protocolo de pesquisa utilizado para esta revisão, no qual constam detalhes sobre as decisões tomadas, critérios de busca, e outras informações relevantes para a replicação da revisão.</w:t>
      </w:r>
      <w:r w:rsidR="00176353">
        <w:rPr>
          <w:rFonts w:cs="Arial"/>
        </w:rPr>
        <w:t xml:space="preserve"> </w:t>
      </w:r>
    </w:p>
    <w:p w:rsidR="006C707B" w:rsidRDefault="006C707B" w:rsidP="00600BD2">
      <w:pPr>
        <w:rPr>
          <w:rFonts w:cs="Arial"/>
        </w:rPr>
      </w:pPr>
      <w:r>
        <w:rPr>
          <w:rFonts w:cs="Arial"/>
        </w:rPr>
        <w:t xml:space="preserve">O crescente interesse pelo tema em questão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3E15B0">
        <w:t xml:space="preserve">Figura </w:t>
      </w:r>
      <w:r w:rsidR="003E15B0">
        <w:rPr>
          <w:noProof/>
        </w:rPr>
        <w:t>3</w:t>
      </w:r>
      <w:r>
        <w:rPr>
          <w:rFonts w:cs="Arial"/>
        </w:rPr>
        <w:fldChar w:fldCharType="end"/>
      </w:r>
      <w:r w:rsidR="00B0680D">
        <w:rPr>
          <w:rFonts w:cs="Arial"/>
        </w:rPr>
        <w:t>. Esta figura apresenta a evolução do número de páginas em trabalhos publicados relacionados à EMA ou ao RDM</w:t>
      </w:r>
      <w:r w:rsidR="004D67F8">
        <w:rPr>
          <w:rFonts w:cs="Arial"/>
        </w:rPr>
        <w:t>, retornados pela busca realizada na literatura</w:t>
      </w:r>
      <w:r w:rsidR="00B0680D">
        <w:rPr>
          <w:rFonts w:cs="Arial"/>
        </w:rPr>
        <w:t xml:space="preserve">.Tal gráfico começa em 1993 com o trabalho seminal de Bankes </w:t>
      </w:r>
      <w:r w:rsidR="00B0680D">
        <w:rPr>
          <w:rFonts w:cs="Arial"/>
        </w:rPr>
        <w:fldChar w:fldCharType="begin" w:fldLock="1"/>
      </w:r>
      <w:r w:rsidR="00B0680D">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B0680D">
        <w:rPr>
          <w:rFonts w:cs="Arial"/>
        </w:rPr>
        <w:fldChar w:fldCharType="separate"/>
      </w:r>
      <w:r w:rsidR="00B0680D" w:rsidRPr="00B0680D">
        <w:rPr>
          <w:rFonts w:cs="Arial"/>
          <w:noProof/>
        </w:rPr>
        <w:t>(1993)</w:t>
      </w:r>
      <w:r w:rsidR="00B0680D">
        <w:rPr>
          <w:rFonts w:cs="Arial"/>
        </w:rPr>
        <w:fldChar w:fldCharType="end"/>
      </w:r>
      <w:r w:rsidR="00B0680D">
        <w:rPr>
          <w:rFonts w:cs="Arial"/>
        </w:rPr>
        <w:t xml:space="preserve">, e até o ano 2006 cresce timidamente. A partir de 2006, o crescimento das publicações se intensifica visivelmente após as primeiras publicações que formalizaram o método RDM </w:t>
      </w:r>
      <w:r w:rsidR="00B0680D">
        <w:rPr>
          <w:rFonts w:cs="Arial"/>
        </w:rPr>
        <w:fldChar w:fldCharType="begin" w:fldLock="1"/>
      </w:r>
      <w:r w:rsidR="005545E9">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B0680D">
        <w:rPr>
          <w:rFonts w:cs="Arial"/>
        </w:rPr>
        <w:fldChar w:fldCharType="separate"/>
      </w:r>
      <w:r w:rsidR="00B0680D" w:rsidRPr="00B0680D">
        <w:rPr>
          <w:rFonts w:cs="Arial"/>
          <w:noProof/>
        </w:rPr>
        <w:t>(GROVES; LEMPERT, 2007; LEMPERT et al., 2006)</w:t>
      </w:r>
      <w:r w:rsidR="00B0680D">
        <w:rPr>
          <w:rFonts w:cs="Arial"/>
        </w:rPr>
        <w:fldChar w:fldCharType="end"/>
      </w:r>
      <w:r w:rsidR="00B0680D">
        <w:rPr>
          <w:rFonts w:cs="Arial"/>
        </w:rPr>
        <w:t>. A partir de então, outras publicações c</w:t>
      </w:r>
      <w:r w:rsidR="004D67F8">
        <w:rPr>
          <w:rFonts w:cs="Arial"/>
        </w:rPr>
        <w:t>omeçaram a utilizar tais termos e a adoção de métodos relacionados à Análise Exploratória começou a crescer exponencialmente.</w:t>
      </w:r>
    </w:p>
    <w:p w:rsidR="00600BD2" w:rsidRDefault="00600BD2" w:rsidP="00600BD2">
      <w:pPr>
        <w:pStyle w:val="Legenda"/>
      </w:pPr>
      <w:bookmarkStart w:id="16" w:name="_Ref471830229"/>
      <w:bookmarkStart w:id="17" w:name="_Toc471843259"/>
      <w:r>
        <w:lastRenderedPageBreak/>
        <w:t xml:space="preserve">Figura </w:t>
      </w:r>
      <w:fldSimple w:instr=" SEQ Figura \* ARABIC ">
        <w:r w:rsidR="003E15B0">
          <w:rPr>
            <w:noProof/>
          </w:rPr>
          <w:t>3</w:t>
        </w:r>
      </w:fldSimple>
      <w:bookmarkEnd w:id="16"/>
      <w:r>
        <w:t xml:space="preserve"> – Evolução de Publicações sobre o Tema</w:t>
      </w:r>
      <w:bookmarkEnd w:id="17"/>
    </w:p>
    <w:p w:rsidR="00600BD2" w:rsidRDefault="00600BD2" w:rsidP="00600BD2">
      <w:pPr>
        <w:jc w:val="center"/>
        <w:rPr>
          <w:rFonts w:cs="Arial"/>
        </w:rPr>
      </w:pPr>
      <w:r>
        <w:rPr>
          <w:noProof/>
        </w:rPr>
        <w:drawing>
          <wp:inline distT="0" distB="0" distL="0" distR="0" wp14:anchorId="724A6636" wp14:editId="2B400B99">
            <wp:extent cx="5429250" cy="3848072"/>
            <wp:effectExtent l="0" t="0" r="0" b="63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5733" b="11209"/>
                    <a:stretch/>
                  </pic:blipFill>
                  <pic:spPr bwMode="auto">
                    <a:xfrm>
                      <a:off x="0" y="0"/>
                      <a:ext cx="5429849" cy="3848496"/>
                    </a:xfrm>
                    <a:prstGeom prst="rect">
                      <a:avLst/>
                    </a:prstGeom>
                    <a:noFill/>
                    <a:ln>
                      <a:noFill/>
                    </a:ln>
                    <a:extLst>
                      <a:ext uri="{53640926-AAD7-44D8-BBD7-CCE9431645EC}">
                        <a14:shadowObscured xmlns:a14="http://schemas.microsoft.com/office/drawing/2010/main"/>
                      </a:ext>
                    </a:extLst>
                  </pic:spPr>
                </pic:pic>
              </a:graphicData>
            </a:graphic>
          </wp:inline>
        </w:drawing>
      </w:r>
    </w:p>
    <w:p w:rsidR="00600BD2" w:rsidRDefault="00600BD2" w:rsidP="00600BD2">
      <w:pPr>
        <w:jc w:val="center"/>
        <w:rPr>
          <w:rFonts w:cs="Arial"/>
        </w:rPr>
      </w:pPr>
      <w:r>
        <w:rPr>
          <w:rFonts w:cs="Arial"/>
        </w:rPr>
        <w:t>Fonte: Elaborado Pelo Autor.</w:t>
      </w:r>
    </w:p>
    <w:p w:rsidR="00B11131" w:rsidRPr="00ED4F12" w:rsidRDefault="004D67F8" w:rsidP="0026022B">
      <w:pPr>
        <w:rPr>
          <w:rFonts w:cs="Arial"/>
        </w:rPr>
      </w:pPr>
      <w:r>
        <w:rPr>
          <w:rFonts w:cs="Arial"/>
        </w:rPr>
        <w:t xml:space="preserve">Com o objetivo de identificar os trabalhos mais relevantes para o trabalho atual, foi adotado como critério a seleção de trabalhos que tratam do método RDM – Robust Decision Making, visto a existência de outras abordagens similares à esta </w:t>
      </w:r>
      <w:r>
        <w:rPr>
          <w:rFonts w:cs="Arial"/>
        </w:rPr>
        <w:fldChar w:fldCharType="begin" w:fldLock="1"/>
      </w:r>
      <w:r w:rsidR="0026022B">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w:t>
      </w:r>
      <w:r w:rsidR="006E5474">
        <w:rPr>
          <w:rFonts w:cs="Arial"/>
        </w:rPr>
        <w:t xml:space="preserve"> </w:t>
      </w:r>
      <w:r>
        <w:rPr>
          <w:rFonts w:cs="Arial"/>
        </w:rPr>
        <w:t>Dentre tais trabalhos que de fato tratam do RDM, foram selecionados os trabalhos seminais bem como aplicações completas do RDM</w:t>
      </w:r>
      <w:r w:rsidR="008B0F4A">
        <w:rPr>
          <w:rFonts w:cs="Arial"/>
        </w:rPr>
        <w:t xml:space="preserve">, os quais formaram um </w:t>
      </w:r>
      <w:r w:rsidR="008B0F4A">
        <w:rPr>
          <w:rFonts w:cs="Arial"/>
          <w:i/>
        </w:rPr>
        <w:t xml:space="preserve">shortlist </w:t>
      </w:r>
      <w:r w:rsidR="008B0F4A">
        <w:rPr>
          <w:rFonts w:cs="Arial"/>
        </w:rPr>
        <w:t>de trab</w:t>
      </w:r>
      <w:r w:rsidR="00ED4F12">
        <w:rPr>
          <w:rFonts w:cs="Arial"/>
        </w:rPr>
        <w:t xml:space="preserve">alhos a serem analisados. Ressalta-se que, ainda que o shortlist pareça curto (o quadro abaixo contém 19 trabalhos), </w:t>
      </w:r>
      <w:r w:rsidR="0026022B">
        <w:rPr>
          <w:rFonts w:cs="Arial"/>
        </w:rPr>
        <w:t>tal shortlist é uma amostra adequada para esta revisão da literatura, somando</w:t>
      </w:r>
      <w:r w:rsidR="00ED4F12">
        <w:rPr>
          <w:rFonts w:cs="Arial"/>
        </w:rPr>
        <w:t xml:space="preserve"> 1150 páginas. </w:t>
      </w:r>
      <w:r w:rsidR="0026022B">
        <w:rPr>
          <w:rFonts w:cs="Arial"/>
        </w:rPr>
        <w:t xml:space="preserve">O motivo para tal volume </w:t>
      </w:r>
      <w:r w:rsidR="00ED4F12">
        <w:rPr>
          <w:rFonts w:cs="Arial"/>
        </w:rPr>
        <w:t>reside no fato de que alguns destes trabalhos são livros ou teses seminais, os quais retratam a aplicação do RDM em detalhes.</w:t>
      </w:r>
    </w:p>
    <w:p w:rsidR="001F56FA" w:rsidRDefault="00B11131" w:rsidP="00B66EFC">
      <w:pPr>
        <w:pStyle w:val="Legenda"/>
      </w:pPr>
      <w:bookmarkStart w:id="18" w:name="_Toc471843302"/>
      <w:r>
        <w:lastRenderedPageBreak/>
        <w:t xml:space="preserve">Quadro </w:t>
      </w:r>
      <w:fldSimple w:instr=" SEQ Quadro \* ARABIC ">
        <w:r w:rsidR="003E15B0">
          <w:rPr>
            <w:noProof/>
          </w:rPr>
          <w:t>1</w:t>
        </w:r>
      </w:fldSimple>
      <w:r>
        <w:t xml:space="preserve"> – </w:t>
      </w:r>
      <w:r w:rsidR="004D67F8">
        <w:t xml:space="preserve">Shortlist de </w:t>
      </w:r>
      <w:r w:rsidR="006E5474">
        <w:t>Trabalhos em RDM e EMA</w:t>
      </w:r>
      <w:bookmarkEnd w:id="18"/>
    </w:p>
    <w:tbl>
      <w:tblPr>
        <w:tblW w:w="8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92"/>
        <w:gridCol w:w="4086"/>
        <w:gridCol w:w="1742"/>
      </w:tblGrid>
      <w:tr w:rsidR="004D67F8" w:rsidRPr="009B382F" w:rsidTr="004D67F8">
        <w:trPr>
          <w:trHeight w:val="315"/>
          <w:tblHeader/>
          <w:jc w:val="center"/>
        </w:trPr>
        <w:tc>
          <w:tcPr>
            <w:tcW w:w="2900" w:type="dxa"/>
            <w:shd w:val="clear" w:color="000000" w:fill="D9D9D9"/>
            <w:vAlign w:val="center"/>
            <w:hideMark/>
          </w:tcPr>
          <w:p w:rsidR="009B382F" w:rsidRPr="009B382F" w:rsidRDefault="009B382F" w:rsidP="009B382F">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4100" w:type="dxa"/>
            <w:shd w:val="clear" w:color="000000" w:fill="D9D9D9"/>
            <w:vAlign w:val="center"/>
            <w:hideMark/>
          </w:tcPr>
          <w:p w:rsidR="009B382F" w:rsidRPr="009B382F" w:rsidRDefault="004D67F8" w:rsidP="009B382F">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009B382F" w:rsidRPr="009B382F">
              <w:rPr>
                <w:rFonts w:cs="Arial"/>
                <w:b/>
                <w:bCs/>
                <w:color w:val="000000"/>
                <w:sz w:val="22"/>
                <w:szCs w:val="22"/>
              </w:rPr>
              <w:t>Objetivo</w:t>
            </w:r>
          </w:p>
        </w:tc>
        <w:tc>
          <w:tcPr>
            <w:tcW w:w="1720" w:type="dxa"/>
            <w:shd w:val="clear" w:color="000000" w:fill="D9D9D9"/>
            <w:vAlign w:val="center"/>
            <w:hideMark/>
          </w:tcPr>
          <w:p w:rsidR="009B382F" w:rsidRPr="009B382F" w:rsidRDefault="009B382F" w:rsidP="009B382F">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4D67F8" w:rsidRPr="009B382F" w:rsidTr="004D67F8">
        <w:trPr>
          <w:trHeight w:val="115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BANKES, 1993)</w:t>
            </w:r>
            <w:r w:rsidR="004D67F8">
              <w:rPr>
                <w:rFonts w:cs="Arial"/>
                <w:color w:val="000000"/>
                <w:sz w:val="22"/>
                <w:szCs w:val="22"/>
              </w:rPr>
              <w:fldChar w:fldCharType="end"/>
            </w:r>
          </w:p>
        </w:tc>
      </w:tr>
      <w:tr w:rsidR="004D67F8" w:rsidRPr="009B382F" w:rsidTr="004D67F8">
        <w:trPr>
          <w:trHeight w:val="172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2002)</w:t>
            </w:r>
            <w:r w:rsidR="004D67F8">
              <w:rPr>
                <w:rFonts w:cs="Arial"/>
                <w:color w:val="000000"/>
                <w:sz w:val="22"/>
                <w:szCs w:val="22"/>
              </w:rPr>
              <w:fldChar w:fldCharType="end"/>
            </w:r>
          </w:p>
        </w:tc>
      </w:tr>
      <w:tr w:rsidR="004D67F8" w:rsidRPr="009B382F" w:rsidTr="004D67F8">
        <w:trPr>
          <w:trHeight w:val="172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POPPER; BANKES, 2002)</w:t>
            </w:r>
            <w:r w:rsidR="004D67F8">
              <w:rPr>
                <w:rFonts w:cs="Arial"/>
                <w:color w:val="000000"/>
                <w:sz w:val="22"/>
                <w:szCs w:val="22"/>
              </w:rPr>
              <w:fldChar w:fldCharType="end"/>
            </w:r>
          </w:p>
        </w:tc>
      </w:tr>
      <w:tr w:rsidR="004D67F8" w:rsidRPr="009B382F" w:rsidTr="004D67F8">
        <w:trPr>
          <w:trHeight w:val="201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2003)", "plainTextFormattedCitation" : "(LEMPERT, 2003)", "previouslyFormattedCitation" : "(LEMPERT, 2003)"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2003)</w:t>
            </w:r>
            <w:r w:rsidR="004D67F8">
              <w:rPr>
                <w:rFonts w:cs="Arial"/>
                <w:color w:val="000000"/>
                <w:sz w:val="22"/>
                <w:szCs w:val="22"/>
              </w:rPr>
              <w:fldChar w:fldCharType="end"/>
            </w:r>
          </w:p>
        </w:tc>
      </w:tr>
      <w:tr w:rsidR="004D67F8" w:rsidRPr="009B382F" w:rsidTr="004D67F8">
        <w:trPr>
          <w:trHeight w:val="115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et al., 2006)</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GROVES, 2006)</w:t>
            </w:r>
            <w:r w:rsidR="004D67F8">
              <w:rPr>
                <w:rFonts w:cs="Arial"/>
                <w:color w:val="000000"/>
                <w:sz w:val="22"/>
                <w:szCs w:val="22"/>
              </w:rPr>
              <w:fldChar w:fldCharType="end"/>
            </w:r>
          </w:p>
        </w:tc>
      </w:tr>
      <w:tr w:rsidR="004D67F8" w:rsidRPr="009B382F" w:rsidTr="004D67F8">
        <w:trPr>
          <w:trHeight w:val="87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analytic method for finding policy-relevant scenario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GROVES; LEMPERT, 2007)</w:t>
            </w:r>
            <w:r w:rsidR="004D67F8">
              <w:rPr>
                <w:rFonts w:cs="Arial"/>
                <w:color w:val="000000"/>
                <w:sz w:val="22"/>
                <w:szCs w:val="22"/>
              </w:rPr>
              <w:fldChar w:fldCharType="end"/>
            </w:r>
          </w:p>
        </w:tc>
      </w:tr>
      <w:tr w:rsidR="004D67F8" w:rsidRPr="009B382F" w:rsidTr="004D67F8">
        <w:trPr>
          <w:trHeight w:val="58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BRYANT; BANKES, 2008)</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BRYANT; LEMPERT, 2010)</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Investment Decision Making Under Deep Uncertainty: Application to Climate Change</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HALLEGATTE et al., 2012)</w:t>
            </w:r>
            <w:r w:rsidR="004D67F8">
              <w:rPr>
                <w:rFonts w:cs="Arial"/>
                <w:color w:val="000000"/>
                <w:sz w:val="22"/>
                <w:szCs w:val="22"/>
              </w:rPr>
              <w:fldChar w:fldCharType="end"/>
            </w:r>
          </w:p>
        </w:tc>
      </w:tr>
      <w:tr w:rsidR="004D67F8" w:rsidRPr="009B382F" w:rsidTr="004D67F8">
        <w:trPr>
          <w:trHeight w:val="172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and Analysis, an approach for model-based foresight under deep uncertainty</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KWAKKEL; PRUYT, 2013)</w:t>
            </w:r>
            <w:r w:rsidR="004D67F8">
              <w:rPr>
                <w:rFonts w:cs="Arial"/>
                <w:color w:val="000000"/>
                <w:sz w:val="22"/>
                <w:szCs w:val="22"/>
              </w:rPr>
              <w:fldChar w:fldCharType="end"/>
            </w:r>
          </w:p>
        </w:tc>
      </w:tr>
      <w:tr w:rsidR="004D67F8" w:rsidRPr="009B382F" w:rsidTr="004D67F8">
        <w:trPr>
          <w:trHeight w:val="315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RODRIGUES, 2014)</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FISCHBACH et al., 2015)</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obust Decision-Making in the Water Sector A Strategy for Implementing Lima ’ s Long-Term Water Resources Master Plan</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KALRA et al., 2015)</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Defense Resource Planning Under Uncertainty: An Application of Robust Decision Making to Munitions Mix Planning</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LEMPERT et al., 2016)</w:t>
            </w:r>
            <w:r w:rsidR="004D67F8">
              <w:rPr>
                <w:rFonts w:cs="Arial"/>
                <w:color w:val="000000"/>
                <w:sz w:val="22"/>
                <w:szCs w:val="22"/>
              </w:rPr>
              <w:fldChar w:fldCharType="end"/>
            </w:r>
          </w:p>
        </w:tc>
      </w:tr>
      <w:tr w:rsidR="004D67F8" w:rsidRPr="009B382F" w:rsidTr="004D67F8">
        <w:trPr>
          <w:trHeight w:val="201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Directed International Technological Change and Climate Policy New Methods for Identifying Robust Policies Under Conditions of Deep Uncertainty</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MOLINA-PEREZ, 2016)</w:t>
            </w:r>
            <w:r w:rsidR="004D67F8">
              <w:rPr>
                <w:rFonts w:cs="Arial"/>
                <w:color w:val="000000"/>
                <w:sz w:val="22"/>
                <w:szCs w:val="22"/>
              </w:rPr>
              <w:fldChar w:fldCharType="end"/>
            </w:r>
          </w:p>
        </w:tc>
      </w:tr>
      <w:tr w:rsidR="004D67F8" w:rsidRPr="009B382F" w:rsidTr="004D67F8">
        <w:trPr>
          <w:trHeight w:val="1440"/>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lastRenderedPageBreak/>
              <w:t>Exploratory Modeling and Analysis</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BANKES; WALKER; KWAKKEL, 2013)</w:t>
            </w:r>
            <w:r w:rsidR="004D67F8">
              <w:rPr>
                <w:rFonts w:cs="Arial"/>
                <w:color w:val="000000"/>
                <w:sz w:val="22"/>
                <w:szCs w:val="22"/>
              </w:rPr>
              <w:fldChar w:fldCharType="end"/>
            </w:r>
          </w:p>
        </w:tc>
      </w:tr>
      <w:tr w:rsidR="004D67F8" w:rsidRPr="009B382F" w:rsidTr="004D67F8">
        <w:trPr>
          <w:trHeight w:val="115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TRUTNEVYTE et al., 2016)</w:t>
            </w:r>
            <w:r w:rsidR="004D67F8">
              <w:rPr>
                <w:rFonts w:cs="Arial"/>
                <w:color w:val="000000"/>
                <w:sz w:val="22"/>
                <w:szCs w:val="22"/>
              </w:rPr>
              <w:fldChar w:fldCharType="end"/>
            </w:r>
          </w:p>
        </w:tc>
      </w:tr>
      <w:tr w:rsidR="004D67F8" w:rsidRPr="009B382F" w:rsidTr="004D67F8">
        <w:trPr>
          <w:trHeight w:val="2295"/>
          <w:jc w:val="center"/>
        </w:trPr>
        <w:tc>
          <w:tcPr>
            <w:tcW w:w="29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410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720" w:type="dxa"/>
            <w:shd w:val="clear" w:color="auto" w:fill="auto"/>
            <w:vAlign w:val="center"/>
            <w:hideMark/>
          </w:tcPr>
          <w:p w:rsidR="009B382F" w:rsidRPr="009B382F" w:rsidRDefault="009B382F" w:rsidP="009B382F">
            <w:pPr>
              <w:autoSpaceDE/>
              <w:autoSpaceDN/>
              <w:adjustRightInd/>
              <w:spacing w:line="240" w:lineRule="auto"/>
              <w:ind w:firstLine="0"/>
              <w:rPr>
                <w:rFonts w:cs="Arial"/>
                <w:color w:val="000000"/>
                <w:sz w:val="22"/>
                <w:szCs w:val="22"/>
              </w:rPr>
            </w:pPr>
            <w:r w:rsidRPr="009B382F">
              <w:rPr>
                <w:rFonts w:cs="Arial"/>
                <w:color w:val="000000"/>
                <w:sz w:val="22"/>
                <w:szCs w:val="22"/>
              </w:rPr>
              <w:t> </w:t>
            </w:r>
            <w:r w:rsidR="004D67F8">
              <w:rPr>
                <w:rFonts w:cs="Arial"/>
                <w:color w:val="000000"/>
                <w:sz w:val="22"/>
                <w:szCs w:val="22"/>
              </w:rPr>
              <w:fldChar w:fldCharType="begin" w:fldLock="1"/>
            </w:r>
            <w:r w:rsidR="004D67F8">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sidR="004D67F8">
              <w:rPr>
                <w:rFonts w:cs="Arial"/>
                <w:color w:val="000000"/>
                <w:sz w:val="22"/>
                <w:szCs w:val="22"/>
              </w:rPr>
              <w:fldChar w:fldCharType="separate"/>
            </w:r>
            <w:r w:rsidR="004D67F8" w:rsidRPr="004D67F8">
              <w:rPr>
                <w:rFonts w:cs="Arial"/>
                <w:noProof/>
                <w:color w:val="000000"/>
                <w:sz w:val="22"/>
                <w:szCs w:val="22"/>
              </w:rPr>
              <w:t>(GROVES et al., 2016)</w:t>
            </w:r>
            <w:r w:rsidR="004D67F8">
              <w:rPr>
                <w:rFonts w:cs="Arial"/>
                <w:color w:val="000000"/>
                <w:sz w:val="22"/>
                <w:szCs w:val="22"/>
              </w:rPr>
              <w:fldChar w:fldCharType="end"/>
            </w:r>
          </w:p>
        </w:tc>
      </w:tr>
    </w:tbl>
    <w:p w:rsidR="006E5474" w:rsidRDefault="004D67F8" w:rsidP="004D67F8">
      <w:pPr>
        <w:jc w:val="center"/>
      </w:pPr>
      <w:r>
        <w:t>Fonte: Elaborado pelo Autor.</w:t>
      </w:r>
    </w:p>
    <w:p w:rsidR="00A71942" w:rsidRDefault="0026022B" w:rsidP="006E5474">
      <w:r>
        <w:t xml:space="preserve">A </w:t>
      </w:r>
      <w:bookmarkStart w:id="19" w:name="_GoBack"/>
      <w:bookmarkEnd w:id="19"/>
      <w:r>
        <w:t xml:space="preserve">Análise dos trabalhos acima revelou que a literatura existente em RDM possui </w:t>
      </w:r>
      <w:r w:rsidR="00E22F6D">
        <w:t>poucos relatos</w:t>
      </w:r>
      <w:r w:rsidR="003E15B0">
        <w:t xml:space="preserve"> de</w:t>
      </w:r>
      <w:r>
        <w:t xml:space="preserve"> aplicações do método em empresas. Isto explica-se pois o objetivo original do RDM é a abordagem de problemas de políticas públicas de longo praz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2003)", "plainTextFormattedCitation" : "(LEMPERT, 2003)", "previouslyFormattedCitation" : "(LEMPERT, 2003)" }, "properties" : { "noteIndex" : 0 }, "schema" : "https://github.com/citation-style-language/schema/raw/master/csl-citation.json" }</w:instrText>
      </w:r>
      <w:r>
        <w:fldChar w:fldCharType="separate"/>
      </w:r>
      <w:r w:rsidRPr="0026022B">
        <w:rPr>
          <w:noProof/>
        </w:rPr>
        <w:t>(LEMPERT, 2003)</w:t>
      </w:r>
      <w:r>
        <w:fldChar w:fldCharType="end"/>
      </w:r>
      <w:r w:rsidR="00A71942">
        <w:t>.</w:t>
      </w:r>
    </w:p>
    <w:p w:rsidR="006E5474" w:rsidRDefault="0026022B" w:rsidP="006E5474">
      <w:r>
        <w:t xml:space="preserve">Exceções à este padrão existem, como a demonstração da aplicação da modelagem exploratória no planejamento de um aeroporto </w:t>
      </w:r>
      <w:r>
        <w:fldChar w:fldCharType="begin" w:fldLock="1"/>
      </w:r>
      <w: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fldChar w:fldCharType="separate"/>
      </w:r>
      <w:r w:rsidRPr="0026022B">
        <w:rPr>
          <w:noProof/>
        </w:rPr>
        <w:t>(KWAKKEL; PRUYT, 2013)</w:t>
      </w:r>
      <w:r>
        <w:fldChar w:fldCharType="end"/>
      </w:r>
      <w:r>
        <w:t>. Ainda assim, tais descrições sugerem a aplicabilidade da Modelagem Exploratória em geral, carecendo de uma análise em relação ao RDM.</w:t>
      </w:r>
      <w:r w:rsidR="00FF73EE">
        <w:t xml:space="preserve"> Considerando o exposto, este trabalho é relevante para a academia por propor a aplicação de um método recente em um novo contexto. Ressalta-se que o trabalho tem originalidade, visto que não foi localizada tese ou dissertação no Brasil que tenha até então aplicado o RDM.</w:t>
      </w:r>
    </w:p>
    <w:p w:rsidR="00A24367" w:rsidRDefault="00F64E74" w:rsidP="003B46D6">
      <w:pPr>
        <w:pStyle w:val="Ttulo3"/>
      </w:pPr>
      <w:bookmarkStart w:id="20" w:name="_Toc471843272"/>
      <w:r>
        <w:t>Justificativa Gerencial</w:t>
      </w:r>
      <w:bookmarkEnd w:id="20"/>
    </w:p>
    <w:p w:rsidR="004B5D39" w:rsidRDefault="0026022B" w:rsidP="0026022B">
      <w:r>
        <w:t xml:space="preserve">Em termos práticos, este trabalho contribui em três diferentes aspectos. </w:t>
      </w:r>
      <w:r w:rsidR="004B5D39">
        <w:t xml:space="preserve">Em primeiro lugar, este trabalho contribui por explicitar as Incertezas, Objetivos e Opções relacionadas às decisões estratégicas da empresa a ser estudada. Tais elementos serão relacionados por meio de um modelo computacional de modo a ligar possíveis </w:t>
      </w:r>
      <w:r w:rsidR="004B5D39">
        <w:lastRenderedPageBreak/>
        <w:t xml:space="preserve">decisões às suas consequências previstas. Tal nível de formulação e explicitação quantitativa das opções estratégicas da empresa é uma contribuição </w:t>
      </w:r>
      <w:r w:rsidR="004B5D39">
        <w:rPr>
          <w:i/>
        </w:rPr>
        <w:t>per se</w:t>
      </w:r>
      <w:r w:rsidR="004B5D39">
        <w:t>.</w:t>
      </w:r>
    </w:p>
    <w:p w:rsidR="004B5D39" w:rsidRDefault="004B5D39" w:rsidP="0026022B">
      <w:r>
        <w:t>Em segundo lugar, o trabalho irá explorar os impactos de incertezas críticas em relação às decisões estratégicas da empresa. Utilizando um framework de análise baseado em predições, a empresa atualmente não realiza tal tipo de análise, mantendo-se ignorante em relação ao impacto de tais incertezas em seus resultados no longo prazo.</w:t>
      </w:r>
    </w:p>
    <w:p w:rsidR="0026022B" w:rsidRDefault="00201AA4" w:rsidP="0026022B">
      <w:r>
        <w:t>Finalmente,</w:t>
      </w:r>
      <w:r w:rsidR="0026022B">
        <w:t xml:space="preserve"> o trabalho busca contribuir para a tomada de decisões estratégicas na</w:t>
      </w:r>
      <w:r>
        <w:t>s</w:t>
      </w:r>
      <w:r w:rsidR="0026022B">
        <w:t xml:space="preserve"> empresa</w:t>
      </w:r>
      <w:r>
        <w:t>s em geral</w:t>
      </w:r>
      <w:r w:rsidR="0026022B">
        <w:t>, permitindo que decisões que afetam o longo prazo sejam tomadas com base quantitativa.</w:t>
      </w:r>
      <w:r w:rsidR="003C25AA">
        <w:t xml:space="preserve"> </w:t>
      </w:r>
      <w:r>
        <w:t>Espera-se, portanto, que tal trabalho eleve a capacidade da empresa em questão a tomar decis</w:t>
      </w:r>
      <w:r w:rsidR="00975CFF">
        <w:t>ões robustas, e ainda sirva como um primeiro modelo que pode ser replicado em outras circunstâncias.</w:t>
      </w:r>
    </w:p>
    <w:p w:rsidR="00F023BF" w:rsidRDefault="003A5BCD" w:rsidP="003A5BCD">
      <w:pPr>
        <w:pStyle w:val="Ttulo2"/>
      </w:pPr>
      <w:bookmarkStart w:id="21" w:name="_Toc471843273"/>
      <w:r>
        <w:t>Estrutura do Trabalho</w:t>
      </w:r>
      <w:bookmarkEnd w:id="21"/>
    </w:p>
    <w:p w:rsidR="009A2021" w:rsidRDefault="006F1A8E" w:rsidP="00A112BC">
      <w:r>
        <w:t xml:space="preserve">A </w:t>
      </w:r>
      <w:r w:rsidR="009A2021">
        <w:fldChar w:fldCharType="begin"/>
      </w:r>
      <w:r w:rsidR="009A2021">
        <w:instrText xml:space="preserve"> REF _Ref471840441 \h </w:instrText>
      </w:r>
      <w:r w:rsidR="009A2021">
        <w:fldChar w:fldCharType="separate"/>
      </w:r>
      <w:r w:rsidR="003E15B0">
        <w:t xml:space="preserve">Figura </w:t>
      </w:r>
      <w:r w:rsidR="003E15B0">
        <w:rPr>
          <w:noProof/>
        </w:rPr>
        <w:t>4</w:t>
      </w:r>
      <w:r w:rsidR="009A2021">
        <w:fldChar w:fldCharType="end"/>
      </w:r>
      <w:r w:rsidR="009A2021">
        <w:t xml:space="preserve"> ilustra a Estrutura proposta para este trabalho. No capítulo 2, serão expostos os principais conceitos pertinentes para a execução deste trabalho, incluindo </w:t>
      </w:r>
      <w:r w:rsidR="009A2021">
        <w:rPr>
          <w:i/>
        </w:rPr>
        <w:t>Deep Uncertainty</w:t>
      </w:r>
      <w:r w:rsidR="009A2021">
        <w:t>, Modelagem Exploratório e o conteúdo do método RDM.</w:t>
      </w:r>
    </w:p>
    <w:p w:rsidR="00FF73EE" w:rsidRDefault="009A2021" w:rsidP="00FF73EE">
      <w:r>
        <w:t xml:space="preserve">Em seguida, serão detalhados no capítulo 3 o delineamento da pesquisa bem como o método de trabalho. Esta pesquisa utilizará como abordagem a Design Science Research </w:t>
      </w:r>
      <w:r>
        <w:fldChar w:fldCharType="begin" w:fldLock="1"/>
      </w:r>
      <w:r w:rsidR="0027401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r w:rsidR="00FF73EE">
        <w:t xml:space="preserve"> Nos termos da Design Science, os objetivos deste trabalho são relevantes para o conhecimento em Design Science, visto que procura utilizar soluções conhecidas em novos problemas </w:t>
      </w:r>
      <w:r w:rsidR="00FF73EE">
        <w:fldChar w:fldCharType="begin" w:fldLock="1"/>
      </w:r>
      <w:r w:rsidR="00FF73EE">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uris" : [ "http://www.mendeley.com/documents/?uuid=3868df27-80f1-4656-ac27-1156fb05613b" ] } ], "mendeley" : { "formattedCitation" : "(GREGOR; HEVNER, 2013)", "plainTextFormattedCitation" : "(GREGOR; HEVNER, 2013)", "previouslyFormattedCitation" : "(GREGOR; HEVNER, 2013)" }, "properties" : { "noteIndex" : 0 }, "schema" : "https://github.com/citation-style-language/schema/raw/master/csl-citation.json" }</w:instrText>
      </w:r>
      <w:r w:rsidR="00FF73EE">
        <w:fldChar w:fldCharType="separate"/>
      </w:r>
      <w:r w:rsidR="00FF73EE" w:rsidRPr="0026022B">
        <w:rPr>
          <w:noProof/>
        </w:rPr>
        <w:t>(GREGOR; HEVNER, 2013)</w:t>
      </w:r>
      <w:r w:rsidR="00FF73EE">
        <w:fldChar w:fldCharType="end"/>
      </w:r>
      <w:r w:rsidR="00FF73EE">
        <w:t>. Neste sentido, e nos termos utilizados por tais autores, este trabalho posiciona-se como uma exaptação, contribuindo para com o conhecimento existente para a abordagem de situações de incerteza e complexidade em empresas privadas.</w:t>
      </w:r>
      <w:r w:rsidR="00653A37">
        <w:t xml:space="preserve"> Um cronograma detalhado para a execução da dissertação foi elaborado e inserido no Apêndice B.</w:t>
      </w:r>
    </w:p>
    <w:p w:rsidR="0027401C" w:rsidRDefault="0027401C" w:rsidP="00A112BC">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w:t>
      </w:r>
      <w:r>
        <w:lastRenderedPageBreak/>
        <w:t xml:space="preserve">de modo a explicitar heurísticas contingenciais e construtivas </w:t>
      </w:r>
      <w:r>
        <w:fldChar w:fldCharType="begin" w:fldLock="1"/>
      </w:r>
      <w:r w:rsidR="00362571">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rsidR="009A2021" w:rsidRDefault="009A2021" w:rsidP="009A2021">
      <w:pPr>
        <w:pStyle w:val="Legenda"/>
      </w:pPr>
      <w:bookmarkStart w:id="22" w:name="_Ref471840441"/>
      <w:bookmarkStart w:id="23" w:name="_Toc471843260"/>
      <w:r>
        <w:t xml:space="preserve">Figura </w:t>
      </w:r>
      <w:fldSimple w:instr=" SEQ Figura \* ARABIC ">
        <w:r w:rsidR="003E15B0">
          <w:rPr>
            <w:noProof/>
          </w:rPr>
          <w:t>4</w:t>
        </w:r>
      </w:fldSimple>
      <w:bookmarkEnd w:id="22"/>
      <w:r>
        <w:t xml:space="preserve"> – Estrutura do Trabalho.</w:t>
      </w:r>
      <w:bookmarkEnd w:id="23"/>
    </w:p>
    <w:p w:rsidR="006F1A8E" w:rsidRDefault="006F1A8E" w:rsidP="006F1A8E">
      <w:pPr>
        <w:ind w:firstLine="0"/>
      </w:pPr>
      <w:r>
        <w:rPr>
          <w:noProof/>
        </w:rPr>
        <w:drawing>
          <wp:inline distT="0" distB="0" distL="0" distR="0" wp14:anchorId="5309A84D" wp14:editId="348A62E5">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9A2021" w:rsidRDefault="009A2021" w:rsidP="009A2021">
      <w:pPr>
        <w:ind w:firstLine="0"/>
        <w:jc w:val="center"/>
      </w:pPr>
      <w:r>
        <w:t>Fonte: Elaborado pelo autor.</w:t>
      </w:r>
    </w:p>
    <w:p w:rsidR="0072270E" w:rsidRDefault="0027401C" w:rsidP="0072270E">
      <w:r>
        <w:t>Finalmente, a terceira parte tratará de avaliar a aplicação do RDM. Propõe-se a utilização de entrevistas semi-estruturadas junto a profissionais envolvidos no processo de decisão, de modo que estes explicitem sua opinião sobre a abordagem RDM. Neste sentido, procura-se finalmente avaliar a aplicabilidade do RDM e suas limitações no novo contexto de aplicação.</w:t>
      </w:r>
    </w:p>
    <w:p w:rsidR="0072270E" w:rsidRDefault="0072270E" w:rsidP="0027401C">
      <w:r>
        <w:lastRenderedPageBreak/>
        <w:t>Após a explicitação dos resultados da pesquisa o trabalho será concluído no capítulo 5 com a explicitação de suas contribuições, limitações e sugestões de trabalhos futuros.</w:t>
      </w:r>
    </w:p>
    <w:p w:rsidR="0072270E" w:rsidRPr="00A112BC" w:rsidRDefault="0072270E" w:rsidP="0027401C"/>
    <w:p w:rsidR="00A24367" w:rsidRPr="00BE629E" w:rsidRDefault="00A24367" w:rsidP="00A24367">
      <w:pPr>
        <w:ind w:firstLine="0"/>
        <w:jc w:val="center"/>
        <w:rPr>
          <w:color w:val="FF0000"/>
          <w:sz w:val="22"/>
        </w:rPr>
      </w:pPr>
    </w:p>
    <w:p w:rsidR="00A24367" w:rsidRPr="002A58D4" w:rsidRDefault="00A24367" w:rsidP="00C93F25">
      <w:pPr>
        <w:pStyle w:val="Ttulo1"/>
        <w:numPr>
          <w:ilvl w:val="0"/>
          <w:numId w:val="0"/>
        </w:numPr>
        <w:ind w:left="737"/>
        <w:jc w:val="center"/>
        <w:rPr>
          <w:lang w:val="en-US"/>
        </w:rPr>
      </w:pPr>
      <w:bookmarkStart w:id="24" w:name="_Toc456015074"/>
      <w:bookmarkStart w:id="25" w:name="_Toc471843274"/>
      <w:r w:rsidRPr="002A58D4">
        <w:rPr>
          <w:lang w:val="en-US"/>
        </w:rPr>
        <w:t>REFERÊNCIAS</w:t>
      </w:r>
      <w:bookmarkEnd w:id="24"/>
      <w:bookmarkEnd w:id="25"/>
    </w:p>
    <w:p w:rsidR="00362571" w:rsidRPr="00362571" w:rsidRDefault="005A1C94" w:rsidP="00362571">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362571" w:rsidRPr="00362571">
        <w:rPr>
          <w:rFonts w:cs="Arial"/>
          <w:noProof/>
          <w:szCs w:val="24"/>
        </w:rPr>
        <w:t xml:space="preserve">BANKES, S. Exploratory Modeling for Policy Analysis. </w:t>
      </w:r>
      <w:r w:rsidR="00362571" w:rsidRPr="00362571">
        <w:rPr>
          <w:rFonts w:cs="Arial"/>
          <w:b/>
          <w:bCs/>
          <w:noProof/>
          <w:szCs w:val="24"/>
        </w:rPr>
        <w:t>Operations Research</w:t>
      </w:r>
      <w:r w:rsidR="00362571" w:rsidRPr="00362571">
        <w:rPr>
          <w:rFonts w:cs="Arial"/>
          <w:noProof/>
          <w:szCs w:val="24"/>
        </w:rPr>
        <w:t xml:space="preserve">, v. 41, n. 3, p. 435–449, 1993. </w:t>
      </w:r>
    </w:p>
    <w:p w:rsidR="00362571" w:rsidRPr="00362571" w:rsidRDefault="00362571" w:rsidP="00362571">
      <w:pPr>
        <w:widowControl w:val="0"/>
        <w:rPr>
          <w:rFonts w:cs="Arial"/>
          <w:noProof/>
          <w:szCs w:val="24"/>
        </w:rPr>
      </w:pPr>
      <w:r w:rsidRPr="00362571">
        <w:rPr>
          <w:rFonts w:cs="Arial"/>
          <w:noProof/>
          <w:szCs w:val="24"/>
        </w:rPr>
        <w:t xml:space="preserve">BANKES, S.; WALKER, W. E.; KWAKKEL, J. H. Exploratory Modeling and Analysis. In: GASS, S. I.; FU, M. C. (Eds.). . </w:t>
      </w:r>
      <w:r w:rsidRPr="00362571">
        <w:rPr>
          <w:rFonts w:cs="Arial"/>
          <w:b/>
          <w:bCs/>
          <w:noProof/>
          <w:szCs w:val="24"/>
        </w:rPr>
        <w:t>Encyclopedia of Operations Research and Management Science</w:t>
      </w:r>
      <w:r w:rsidRPr="00362571">
        <w:rPr>
          <w:rFonts w:cs="Arial"/>
          <w:noProof/>
          <w:szCs w:val="24"/>
        </w:rPr>
        <w:t xml:space="preserve">. Boston, MA: Springer US, 2013. p. 532–537. </w:t>
      </w:r>
    </w:p>
    <w:p w:rsidR="00362571" w:rsidRPr="00362571" w:rsidRDefault="00362571" w:rsidP="00362571">
      <w:pPr>
        <w:widowControl w:val="0"/>
        <w:rPr>
          <w:rFonts w:cs="Arial"/>
          <w:noProof/>
          <w:szCs w:val="24"/>
        </w:rPr>
      </w:pPr>
      <w:r w:rsidRPr="00362571">
        <w:rPr>
          <w:rFonts w:cs="Arial"/>
          <w:noProof/>
          <w:szCs w:val="24"/>
        </w:rPr>
        <w:t xml:space="preserve">BRADFIELD, R. et al. The origins and evolution of scenario techniques in long range business planning. </w:t>
      </w:r>
      <w:r w:rsidRPr="00362571">
        <w:rPr>
          <w:rFonts w:cs="Arial"/>
          <w:b/>
          <w:bCs/>
          <w:noProof/>
          <w:szCs w:val="24"/>
        </w:rPr>
        <w:t>Futures</w:t>
      </w:r>
      <w:r w:rsidRPr="00362571">
        <w:rPr>
          <w:rFonts w:cs="Arial"/>
          <w:noProof/>
          <w:szCs w:val="24"/>
        </w:rPr>
        <w:t xml:space="preserve">, v. 37, n. 8, p. 795–812, 2005. </w:t>
      </w:r>
    </w:p>
    <w:p w:rsidR="00362571" w:rsidRPr="00362571" w:rsidRDefault="00362571" w:rsidP="00362571">
      <w:pPr>
        <w:widowControl w:val="0"/>
        <w:rPr>
          <w:rFonts w:cs="Arial"/>
          <w:noProof/>
          <w:szCs w:val="24"/>
        </w:rPr>
      </w:pPr>
      <w:r w:rsidRPr="00362571">
        <w:rPr>
          <w:rFonts w:cs="Arial"/>
          <w:noProof/>
          <w:szCs w:val="24"/>
        </w:rPr>
        <w:t xml:space="preserve">BRYANT, B. P.; LEMPERT, R. J. Thinking inside the box: A participatory, computer-assisted approach to scenario discovery. </w:t>
      </w:r>
      <w:r w:rsidRPr="00362571">
        <w:rPr>
          <w:rFonts w:cs="Arial"/>
          <w:b/>
          <w:bCs/>
          <w:noProof/>
          <w:szCs w:val="24"/>
        </w:rPr>
        <w:t>Technological Forecasting and Social Change</w:t>
      </w:r>
      <w:r w:rsidRPr="00362571">
        <w:rPr>
          <w:rFonts w:cs="Arial"/>
          <w:noProof/>
          <w:szCs w:val="24"/>
        </w:rPr>
        <w:t xml:space="preserve">, v. 77, n. 1, p. 34–49, 2010. </w:t>
      </w:r>
    </w:p>
    <w:p w:rsidR="00362571" w:rsidRPr="00362571" w:rsidRDefault="00362571" w:rsidP="00362571">
      <w:pPr>
        <w:widowControl w:val="0"/>
        <w:rPr>
          <w:rFonts w:cs="Arial"/>
          <w:noProof/>
          <w:szCs w:val="24"/>
        </w:rPr>
      </w:pPr>
      <w:r w:rsidRPr="00362571">
        <w:rPr>
          <w:rFonts w:cs="Arial"/>
          <w:noProof/>
          <w:szCs w:val="24"/>
        </w:rPr>
        <w:t xml:space="preserve">DITTRICH, R.; WREFORD, A.; MORAN, D. A survey of decision-making approaches for climate change adaptation: Are robust methods the way forward? </w:t>
      </w:r>
      <w:r w:rsidRPr="00362571">
        <w:rPr>
          <w:rFonts w:cs="Arial"/>
          <w:b/>
          <w:bCs/>
          <w:noProof/>
          <w:szCs w:val="24"/>
        </w:rPr>
        <w:t>Ecological Economics</w:t>
      </w:r>
      <w:r w:rsidRPr="00362571">
        <w:rPr>
          <w:rFonts w:cs="Arial"/>
          <w:noProof/>
          <w:szCs w:val="24"/>
        </w:rPr>
        <w:t xml:space="preserve">, v. 122, p. 79–89, 2016. </w:t>
      </w:r>
    </w:p>
    <w:p w:rsidR="00362571" w:rsidRPr="00362571" w:rsidRDefault="00362571" w:rsidP="00362571">
      <w:pPr>
        <w:widowControl w:val="0"/>
        <w:rPr>
          <w:rFonts w:cs="Arial"/>
          <w:noProof/>
          <w:szCs w:val="24"/>
        </w:rPr>
      </w:pPr>
      <w:r w:rsidRPr="00362571">
        <w:rPr>
          <w:rFonts w:cs="Arial"/>
          <w:noProof/>
          <w:szCs w:val="24"/>
        </w:rPr>
        <w:t xml:space="preserve">DRESCH, A. et al. </w:t>
      </w:r>
      <w:r w:rsidRPr="00362571">
        <w:rPr>
          <w:rFonts w:cs="Arial"/>
          <w:b/>
          <w:bCs/>
          <w:noProof/>
          <w:szCs w:val="24"/>
        </w:rPr>
        <w:t>Design Science Research: Método de Pesquisa para o Avanço da Ciência e Tecnologia</w:t>
      </w:r>
      <w:r w:rsidRPr="00362571">
        <w:rPr>
          <w:rFonts w:cs="Arial"/>
          <w:noProof/>
          <w:szCs w:val="24"/>
        </w:rPr>
        <w:t xml:space="preserve">. 1. ed. Porto Alegre: Bookman, 2015. </w:t>
      </w:r>
    </w:p>
    <w:p w:rsidR="00362571" w:rsidRPr="00362571" w:rsidRDefault="00362571" w:rsidP="00362571">
      <w:pPr>
        <w:widowControl w:val="0"/>
        <w:rPr>
          <w:rFonts w:cs="Arial"/>
          <w:noProof/>
          <w:szCs w:val="24"/>
        </w:rPr>
      </w:pPr>
      <w:r w:rsidRPr="00362571">
        <w:rPr>
          <w:rFonts w:cs="Arial"/>
          <w:noProof/>
          <w:szCs w:val="24"/>
        </w:rPr>
        <w:t xml:space="preserve">FISCHBACH, J. R. et al. </w:t>
      </w:r>
      <w:r w:rsidRPr="00362571">
        <w:rPr>
          <w:rFonts w:cs="Arial"/>
          <w:b/>
          <w:bCs/>
          <w:noProof/>
          <w:szCs w:val="24"/>
        </w:rPr>
        <w:t>Managing Water Quality in the Face of Uncertainty: A Robust Decision Making Demonstration for EPA’s National Water Program</w:t>
      </w:r>
      <w:r w:rsidRPr="00362571">
        <w:rPr>
          <w:rFonts w:cs="Arial"/>
          <w:noProof/>
          <w:szCs w:val="24"/>
        </w:rPr>
        <w:t xml:space="preserve">. [s.l: s.n.]. </w:t>
      </w:r>
    </w:p>
    <w:p w:rsidR="00362571" w:rsidRPr="00362571" w:rsidRDefault="00362571" w:rsidP="00362571">
      <w:pPr>
        <w:widowControl w:val="0"/>
        <w:rPr>
          <w:rFonts w:cs="Arial"/>
          <w:noProof/>
          <w:szCs w:val="24"/>
        </w:rPr>
      </w:pPr>
      <w:r w:rsidRPr="00362571">
        <w:rPr>
          <w:rFonts w:cs="Arial"/>
          <w:noProof/>
          <w:szCs w:val="24"/>
        </w:rPr>
        <w:t xml:space="preserve">GREGOR, S.; HEVNER, A. R. Positioning and Presenting Design Science Research for Maximum Impact. </w:t>
      </w:r>
      <w:r w:rsidRPr="00362571">
        <w:rPr>
          <w:rFonts w:cs="Arial"/>
          <w:b/>
          <w:bCs/>
          <w:noProof/>
          <w:szCs w:val="24"/>
        </w:rPr>
        <w:t>MIS Quarterly</w:t>
      </w:r>
      <w:r w:rsidRPr="00362571">
        <w:rPr>
          <w:rFonts w:cs="Arial"/>
          <w:noProof/>
          <w:szCs w:val="24"/>
        </w:rPr>
        <w:t xml:space="preserve">, v. 37, n. 2, p. 337–355, 2013. </w:t>
      </w:r>
    </w:p>
    <w:p w:rsidR="00362571" w:rsidRPr="00362571" w:rsidRDefault="00362571" w:rsidP="00362571">
      <w:pPr>
        <w:widowControl w:val="0"/>
        <w:rPr>
          <w:rFonts w:cs="Arial"/>
          <w:noProof/>
          <w:szCs w:val="24"/>
        </w:rPr>
      </w:pPr>
      <w:r w:rsidRPr="00362571">
        <w:rPr>
          <w:rFonts w:cs="Arial"/>
          <w:noProof/>
          <w:szCs w:val="24"/>
        </w:rPr>
        <w:t xml:space="preserve">GROVES, D. </w:t>
      </w:r>
      <w:r w:rsidRPr="00362571">
        <w:rPr>
          <w:rFonts w:cs="Arial"/>
          <w:b/>
          <w:bCs/>
          <w:noProof/>
          <w:szCs w:val="24"/>
        </w:rPr>
        <w:t>New Methods for Identifying Robust Long-Term Water Resources Management Strategies for California</w:t>
      </w:r>
      <w:r w:rsidRPr="00362571">
        <w:rPr>
          <w:rFonts w:cs="Arial"/>
          <w:noProof/>
          <w:szCs w:val="24"/>
        </w:rPr>
        <w:t>. [s.l: s.n.].</w:t>
      </w:r>
    </w:p>
    <w:p w:rsidR="00362571" w:rsidRPr="00362571" w:rsidRDefault="00362571" w:rsidP="00362571">
      <w:pPr>
        <w:widowControl w:val="0"/>
        <w:rPr>
          <w:rFonts w:cs="Arial"/>
          <w:noProof/>
          <w:szCs w:val="24"/>
        </w:rPr>
      </w:pPr>
      <w:r w:rsidRPr="00362571">
        <w:rPr>
          <w:rFonts w:cs="Arial"/>
          <w:noProof/>
          <w:szCs w:val="24"/>
        </w:rPr>
        <w:t xml:space="preserve">GROVES, D. G. et al. </w:t>
      </w:r>
      <w:r w:rsidRPr="00362571">
        <w:rPr>
          <w:rFonts w:cs="Arial"/>
          <w:b/>
          <w:bCs/>
          <w:noProof/>
          <w:szCs w:val="24"/>
        </w:rPr>
        <w:t>Using High-Performance Computing to Support Water Resource Planning: A Workshop Demonstration of Real-Time Analytic Facilitation for the Colorado River Basin</w:t>
      </w:r>
      <w:r w:rsidRPr="00362571">
        <w:rPr>
          <w:rFonts w:cs="Arial"/>
          <w:noProof/>
          <w:szCs w:val="24"/>
        </w:rPr>
        <w:t xml:space="preserve">. [s.l: s.n.]. </w:t>
      </w:r>
    </w:p>
    <w:p w:rsidR="00362571" w:rsidRPr="00362571" w:rsidRDefault="00362571" w:rsidP="00362571">
      <w:pPr>
        <w:widowControl w:val="0"/>
        <w:rPr>
          <w:rFonts w:cs="Arial"/>
          <w:noProof/>
          <w:szCs w:val="24"/>
        </w:rPr>
      </w:pPr>
      <w:r w:rsidRPr="00362571">
        <w:rPr>
          <w:rFonts w:cs="Arial"/>
          <w:noProof/>
          <w:szCs w:val="24"/>
        </w:rPr>
        <w:t xml:space="preserve">GROVES, D. G.; LEMPERT, R. J. A new analytic method for finding policy-relevant scenarios. </w:t>
      </w:r>
      <w:r w:rsidRPr="00362571">
        <w:rPr>
          <w:rFonts w:cs="Arial"/>
          <w:b/>
          <w:bCs/>
          <w:noProof/>
          <w:szCs w:val="24"/>
        </w:rPr>
        <w:t>Global Environmental Change</w:t>
      </w:r>
      <w:r w:rsidRPr="00362571">
        <w:rPr>
          <w:rFonts w:cs="Arial"/>
          <w:noProof/>
          <w:szCs w:val="24"/>
        </w:rPr>
        <w:t xml:space="preserve">, v. 17, n. 1, p. 73–85, 2007. </w:t>
      </w:r>
    </w:p>
    <w:p w:rsidR="00362571" w:rsidRPr="00362571" w:rsidRDefault="00362571" w:rsidP="00362571">
      <w:pPr>
        <w:widowControl w:val="0"/>
        <w:rPr>
          <w:rFonts w:cs="Arial"/>
          <w:noProof/>
          <w:szCs w:val="24"/>
        </w:rPr>
      </w:pPr>
      <w:r w:rsidRPr="00362571">
        <w:rPr>
          <w:rFonts w:cs="Arial"/>
          <w:noProof/>
          <w:szCs w:val="24"/>
        </w:rPr>
        <w:lastRenderedPageBreak/>
        <w:t xml:space="preserve">HALLEGATTE, S. et al. Investment Decision Making Under Deep Uncertainty: Application to Climate Change. </w:t>
      </w:r>
      <w:r w:rsidRPr="00362571">
        <w:rPr>
          <w:rFonts w:cs="Arial"/>
          <w:b/>
          <w:bCs/>
          <w:noProof/>
          <w:szCs w:val="24"/>
        </w:rPr>
        <w:t>Policy Research Working Paper</w:t>
      </w:r>
      <w:r w:rsidRPr="00362571">
        <w:rPr>
          <w:rFonts w:cs="Arial"/>
          <w:noProof/>
          <w:szCs w:val="24"/>
        </w:rPr>
        <w:t xml:space="preserve">, n. 6193, p. 1–41, 2012. </w:t>
      </w:r>
    </w:p>
    <w:p w:rsidR="00362571" w:rsidRPr="00362571" w:rsidRDefault="00362571" w:rsidP="00362571">
      <w:pPr>
        <w:widowControl w:val="0"/>
        <w:rPr>
          <w:rFonts w:cs="Arial"/>
          <w:noProof/>
          <w:szCs w:val="24"/>
        </w:rPr>
      </w:pPr>
      <w:r w:rsidRPr="00362571">
        <w:rPr>
          <w:rFonts w:cs="Arial"/>
          <w:noProof/>
          <w:szCs w:val="24"/>
        </w:rPr>
        <w:t xml:space="preserve">KALRA, N. et al. Robust Decision-Making in the Water Sector A Strategy for Implementing Lima ’ s Long-Term Water Resources Master Plan. n. October, p. 1–47, 2015. </w:t>
      </w:r>
    </w:p>
    <w:p w:rsidR="00362571" w:rsidRPr="00362571" w:rsidRDefault="00362571" w:rsidP="00362571">
      <w:pPr>
        <w:widowControl w:val="0"/>
        <w:rPr>
          <w:rFonts w:cs="Arial"/>
          <w:noProof/>
          <w:szCs w:val="24"/>
        </w:rPr>
      </w:pPr>
      <w:r w:rsidRPr="00362571">
        <w:rPr>
          <w:rFonts w:cs="Arial"/>
          <w:noProof/>
          <w:szCs w:val="24"/>
        </w:rPr>
        <w:t xml:space="preserve">KNIGHT, F. H. </w:t>
      </w:r>
      <w:r w:rsidRPr="00362571">
        <w:rPr>
          <w:rFonts w:cs="Arial"/>
          <w:b/>
          <w:bCs/>
          <w:noProof/>
          <w:szCs w:val="24"/>
        </w:rPr>
        <w:t>Risk, Uncertainty and Profit</w:t>
      </w:r>
      <w:r w:rsidRPr="00362571">
        <w:rPr>
          <w:rFonts w:cs="Arial"/>
          <w:noProof/>
          <w:szCs w:val="24"/>
        </w:rPr>
        <w:t>. [s.l: s.n.]. v. XXXI</w:t>
      </w:r>
    </w:p>
    <w:p w:rsidR="00362571" w:rsidRPr="00362571" w:rsidRDefault="00362571" w:rsidP="00362571">
      <w:pPr>
        <w:widowControl w:val="0"/>
        <w:rPr>
          <w:rFonts w:cs="Arial"/>
          <w:noProof/>
          <w:szCs w:val="24"/>
        </w:rPr>
      </w:pPr>
      <w:r w:rsidRPr="00362571">
        <w:rPr>
          <w:rFonts w:cs="Arial"/>
          <w:noProof/>
          <w:szCs w:val="24"/>
        </w:rPr>
        <w:t xml:space="preserve">KWAKKEL, J. H.; PRUYT, E. Exploratory Modeling and Analysis, an approach for model-based foresight under deep uncertainty. </w:t>
      </w:r>
      <w:r w:rsidRPr="00362571">
        <w:rPr>
          <w:rFonts w:cs="Arial"/>
          <w:b/>
          <w:bCs/>
          <w:noProof/>
          <w:szCs w:val="24"/>
        </w:rPr>
        <w:t>Technological Forecasting and Social Change</w:t>
      </w:r>
      <w:r w:rsidRPr="00362571">
        <w:rPr>
          <w:rFonts w:cs="Arial"/>
          <w:noProof/>
          <w:szCs w:val="24"/>
        </w:rPr>
        <w:t xml:space="preserve">, v. 80, n. 3, p. 419–431, 2013. </w:t>
      </w:r>
    </w:p>
    <w:p w:rsidR="00362571" w:rsidRPr="00362571" w:rsidRDefault="00362571" w:rsidP="00362571">
      <w:pPr>
        <w:widowControl w:val="0"/>
        <w:rPr>
          <w:rFonts w:cs="Arial"/>
          <w:noProof/>
          <w:szCs w:val="24"/>
        </w:rPr>
      </w:pPr>
      <w:r w:rsidRPr="00362571">
        <w:rPr>
          <w:rFonts w:cs="Arial"/>
          <w:noProof/>
          <w:szCs w:val="24"/>
        </w:rPr>
        <w:t xml:space="preserve">LEMPERT, R. J. A new decision sciences for complex systems. </w:t>
      </w:r>
      <w:r w:rsidRPr="00362571">
        <w:rPr>
          <w:rFonts w:cs="Arial"/>
          <w:b/>
          <w:bCs/>
          <w:noProof/>
          <w:szCs w:val="24"/>
        </w:rPr>
        <w:t>Proceedings of the National Academy of Sciences of the United States of America</w:t>
      </w:r>
      <w:r w:rsidRPr="00362571">
        <w:rPr>
          <w:rFonts w:cs="Arial"/>
          <w:noProof/>
          <w:szCs w:val="24"/>
        </w:rPr>
        <w:t xml:space="preserve">, v. 99 Suppl 3, p. 7309–7313, 2002. </w:t>
      </w:r>
    </w:p>
    <w:p w:rsidR="00362571" w:rsidRPr="00362571" w:rsidRDefault="00362571" w:rsidP="00362571">
      <w:pPr>
        <w:widowControl w:val="0"/>
        <w:rPr>
          <w:rFonts w:cs="Arial"/>
          <w:noProof/>
          <w:szCs w:val="24"/>
        </w:rPr>
      </w:pPr>
      <w:r w:rsidRPr="00362571">
        <w:rPr>
          <w:rFonts w:cs="Arial"/>
          <w:noProof/>
          <w:szCs w:val="24"/>
        </w:rPr>
        <w:t xml:space="preserve">LEMPERT, R. J. </w:t>
      </w:r>
      <w:r w:rsidRPr="00362571">
        <w:rPr>
          <w:rFonts w:cs="Arial"/>
          <w:b/>
          <w:bCs/>
          <w:noProof/>
          <w:szCs w:val="24"/>
        </w:rPr>
        <w:t>Shaping the Next One Hundred Years: New Methods for Quantitative, Long-Term Policy Analysis</w:t>
      </w:r>
      <w:r w:rsidRPr="00362571">
        <w:rPr>
          <w:rFonts w:cs="Arial"/>
          <w:noProof/>
          <w:szCs w:val="24"/>
        </w:rPr>
        <w:t xml:space="preserve">. [s.l: s.n.]. </w:t>
      </w:r>
    </w:p>
    <w:p w:rsidR="00362571" w:rsidRPr="00362571" w:rsidRDefault="00362571" w:rsidP="00362571">
      <w:pPr>
        <w:widowControl w:val="0"/>
        <w:rPr>
          <w:rFonts w:cs="Arial"/>
          <w:noProof/>
          <w:szCs w:val="24"/>
        </w:rPr>
      </w:pPr>
      <w:r w:rsidRPr="00362571">
        <w:rPr>
          <w:rFonts w:cs="Arial"/>
          <w:noProof/>
          <w:szCs w:val="24"/>
        </w:rPr>
        <w:t xml:space="preserve">LEMPERT, R. J. et al. A General, Analytic Method for Generating Robust Strategies and Narrative Scenarios. </w:t>
      </w:r>
      <w:r w:rsidRPr="00362571">
        <w:rPr>
          <w:rFonts w:cs="Arial"/>
          <w:b/>
          <w:bCs/>
          <w:noProof/>
          <w:szCs w:val="24"/>
        </w:rPr>
        <w:t>Management Science</w:t>
      </w:r>
      <w:r w:rsidRPr="00362571">
        <w:rPr>
          <w:rFonts w:cs="Arial"/>
          <w:noProof/>
          <w:szCs w:val="24"/>
        </w:rPr>
        <w:t xml:space="preserve">, v. 52, n. 4, p. 514–528, abr. 2006. </w:t>
      </w:r>
    </w:p>
    <w:p w:rsidR="00362571" w:rsidRPr="00362571" w:rsidRDefault="00362571" w:rsidP="00362571">
      <w:pPr>
        <w:widowControl w:val="0"/>
        <w:rPr>
          <w:rFonts w:cs="Arial"/>
          <w:noProof/>
          <w:szCs w:val="24"/>
        </w:rPr>
      </w:pPr>
      <w:r w:rsidRPr="00362571">
        <w:rPr>
          <w:rFonts w:cs="Arial"/>
          <w:noProof/>
          <w:szCs w:val="24"/>
        </w:rPr>
        <w:t xml:space="preserve">LEMPERT, R. J. et al. </w:t>
      </w:r>
      <w:r w:rsidRPr="00362571">
        <w:rPr>
          <w:rFonts w:cs="Arial"/>
          <w:b/>
          <w:bCs/>
          <w:noProof/>
          <w:szCs w:val="24"/>
        </w:rPr>
        <w:t>Defense Resource Planning Under Uncertainty: An Application of Robust Decision Making to Munitions Mix Planning</w:t>
      </w:r>
      <w:r w:rsidRPr="00362571">
        <w:rPr>
          <w:rFonts w:cs="Arial"/>
          <w:noProof/>
          <w:szCs w:val="24"/>
        </w:rPr>
        <w:t xml:space="preserve">. [s.l: s.n.]. </w:t>
      </w:r>
    </w:p>
    <w:p w:rsidR="00362571" w:rsidRPr="00362571" w:rsidRDefault="00362571" w:rsidP="00362571">
      <w:pPr>
        <w:widowControl w:val="0"/>
        <w:rPr>
          <w:rFonts w:cs="Arial"/>
          <w:noProof/>
          <w:szCs w:val="24"/>
        </w:rPr>
      </w:pPr>
      <w:r w:rsidRPr="00362571">
        <w:rPr>
          <w:rFonts w:cs="Arial"/>
          <w:noProof/>
          <w:szCs w:val="24"/>
        </w:rPr>
        <w:t xml:space="preserve">LEMPERT, R. J.; BRYANT, B. P.; BANKES, S. C. Comparing Algorithms for Scenario Discovery. </w:t>
      </w:r>
      <w:r w:rsidRPr="00362571">
        <w:rPr>
          <w:rFonts w:cs="Arial"/>
          <w:b/>
          <w:bCs/>
          <w:noProof/>
          <w:szCs w:val="24"/>
        </w:rPr>
        <w:t>Working Paper</w:t>
      </w:r>
      <w:r w:rsidRPr="00362571">
        <w:rPr>
          <w:rFonts w:cs="Arial"/>
          <w:noProof/>
          <w:szCs w:val="24"/>
        </w:rPr>
        <w:t xml:space="preserve">, p. 1–35, 2008. </w:t>
      </w:r>
    </w:p>
    <w:p w:rsidR="00362571" w:rsidRPr="00362571" w:rsidRDefault="00362571" w:rsidP="00362571">
      <w:pPr>
        <w:widowControl w:val="0"/>
        <w:rPr>
          <w:rFonts w:cs="Arial"/>
          <w:noProof/>
          <w:szCs w:val="24"/>
        </w:rPr>
      </w:pPr>
      <w:r w:rsidRPr="00362571">
        <w:rPr>
          <w:rFonts w:cs="Arial"/>
          <w:noProof/>
          <w:szCs w:val="24"/>
        </w:rPr>
        <w:t xml:space="preserve">LEMPERT, R. J.; POPPER, S. W.; BANKES, S. C. Confronting Surprise. </w:t>
      </w:r>
      <w:r w:rsidRPr="00362571">
        <w:rPr>
          <w:rFonts w:cs="Arial"/>
          <w:b/>
          <w:bCs/>
          <w:noProof/>
          <w:szCs w:val="24"/>
        </w:rPr>
        <w:t>Social Science Computer Review</w:t>
      </w:r>
      <w:r w:rsidRPr="00362571">
        <w:rPr>
          <w:rFonts w:cs="Arial"/>
          <w:noProof/>
          <w:szCs w:val="24"/>
        </w:rPr>
        <w:t xml:space="preserve">, v. 20, n. 4, p. 420–440, 2002. </w:t>
      </w:r>
    </w:p>
    <w:p w:rsidR="00362571" w:rsidRPr="00362571" w:rsidRDefault="00362571" w:rsidP="00362571">
      <w:pPr>
        <w:widowControl w:val="0"/>
        <w:rPr>
          <w:rFonts w:cs="Arial"/>
          <w:noProof/>
          <w:szCs w:val="24"/>
        </w:rPr>
      </w:pPr>
      <w:r w:rsidRPr="00362571">
        <w:rPr>
          <w:rFonts w:cs="Arial"/>
          <w:noProof/>
          <w:szCs w:val="24"/>
        </w:rPr>
        <w:t xml:space="preserve">MOLINA-PEREZ, E. Directed International Technological Change and Climate Policy New Methods for Identifying Robust Policies Under Conditions of Deep Uncertainty. n. February, p. 1–193, 2016. </w:t>
      </w:r>
    </w:p>
    <w:p w:rsidR="00362571" w:rsidRPr="00362571" w:rsidRDefault="00362571" w:rsidP="00362571">
      <w:pPr>
        <w:widowControl w:val="0"/>
        <w:rPr>
          <w:rFonts w:cs="Arial"/>
          <w:noProof/>
          <w:szCs w:val="24"/>
        </w:rPr>
      </w:pPr>
      <w:r w:rsidRPr="00362571">
        <w:rPr>
          <w:rFonts w:cs="Arial"/>
          <w:noProof/>
          <w:szCs w:val="24"/>
        </w:rPr>
        <w:t xml:space="preserve">MORANDI, M. I. W. M.; CAMARGO, L. F. R. Systematic Literature Review. In: DRESCH, A.; LACERDA, D. P.; ANTUNES JR, J. A. V. (Eds.). . </w:t>
      </w:r>
      <w:r w:rsidRPr="00362571">
        <w:rPr>
          <w:rFonts w:cs="Arial"/>
          <w:b/>
          <w:bCs/>
          <w:noProof/>
          <w:szCs w:val="24"/>
        </w:rPr>
        <w:t>Design Science Research A Method for Science and Tecnhology Advancement</w:t>
      </w:r>
      <w:r w:rsidRPr="00362571">
        <w:rPr>
          <w:rFonts w:cs="Arial"/>
          <w:noProof/>
          <w:szCs w:val="24"/>
        </w:rPr>
        <w:t xml:space="preserve">. London: Springer, 2015. p. 161. </w:t>
      </w:r>
    </w:p>
    <w:p w:rsidR="00362571" w:rsidRPr="00362571" w:rsidRDefault="00362571" w:rsidP="00362571">
      <w:pPr>
        <w:widowControl w:val="0"/>
        <w:rPr>
          <w:rFonts w:cs="Arial"/>
          <w:noProof/>
          <w:szCs w:val="24"/>
        </w:rPr>
      </w:pPr>
      <w:r w:rsidRPr="00362571">
        <w:rPr>
          <w:rFonts w:cs="Arial"/>
          <w:noProof/>
          <w:szCs w:val="24"/>
        </w:rPr>
        <w:t xml:space="preserve">RAND. Making Good Decisions Without Predictions. </w:t>
      </w:r>
      <w:r w:rsidRPr="00362571">
        <w:rPr>
          <w:rFonts w:cs="Arial"/>
          <w:b/>
          <w:bCs/>
          <w:noProof/>
          <w:szCs w:val="24"/>
        </w:rPr>
        <w:t>RAND Corporation Research Highlights</w:t>
      </w:r>
      <w:r w:rsidRPr="00362571">
        <w:rPr>
          <w:rFonts w:cs="Arial"/>
          <w:noProof/>
          <w:szCs w:val="24"/>
        </w:rPr>
        <w:t xml:space="preserve">, p. 1–7, 2013. </w:t>
      </w:r>
    </w:p>
    <w:p w:rsidR="00362571" w:rsidRPr="00362571" w:rsidRDefault="00362571" w:rsidP="00362571">
      <w:pPr>
        <w:widowControl w:val="0"/>
        <w:rPr>
          <w:rFonts w:cs="Arial"/>
          <w:noProof/>
          <w:szCs w:val="24"/>
        </w:rPr>
      </w:pPr>
      <w:r w:rsidRPr="00362571">
        <w:rPr>
          <w:rFonts w:cs="Arial"/>
          <w:noProof/>
          <w:szCs w:val="24"/>
        </w:rPr>
        <w:t xml:space="preserve">RODRIGUES, D. B. B. Assessment of water security using conceptual, </w:t>
      </w:r>
      <w:r w:rsidRPr="00362571">
        <w:rPr>
          <w:rFonts w:cs="Arial"/>
          <w:noProof/>
          <w:szCs w:val="24"/>
        </w:rPr>
        <w:lastRenderedPageBreak/>
        <w:t xml:space="preserve">deterministic and stochastic frameworks. p. 108, 2014. </w:t>
      </w:r>
    </w:p>
    <w:p w:rsidR="00362571" w:rsidRPr="00362571" w:rsidRDefault="00362571" w:rsidP="00362571">
      <w:pPr>
        <w:widowControl w:val="0"/>
        <w:rPr>
          <w:rFonts w:cs="Arial"/>
          <w:noProof/>
          <w:szCs w:val="24"/>
        </w:rPr>
      </w:pPr>
      <w:r w:rsidRPr="00362571">
        <w:rPr>
          <w:rFonts w:cs="Arial"/>
          <w:noProof/>
          <w:szCs w:val="24"/>
        </w:rPr>
        <w:t xml:space="preserve">SCHOEMAKER, P. J. Scenario planning: a tool for strategic thinking. </w:t>
      </w:r>
      <w:r w:rsidRPr="00362571">
        <w:rPr>
          <w:rFonts w:cs="Arial"/>
          <w:b/>
          <w:bCs/>
          <w:noProof/>
          <w:szCs w:val="24"/>
        </w:rPr>
        <w:t>Sloan management review</w:t>
      </w:r>
      <w:r w:rsidRPr="00362571">
        <w:rPr>
          <w:rFonts w:cs="Arial"/>
          <w:noProof/>
          <w:szCs w:val="24"/>
        </w:rPr>
        <w:t xml:space="preserve">, v. 36, n. 2, p. 25, 1995. </w:t>
      </w:r>
    </w:p>
    <w:p w:rsidR="00362571" w:rsidRPr="00362571" w:rsidRDefault="00362571" w:rsidP="00362571">
      <w:pPr>
        <w:widowControl w:val="0"/>
        <w:rPr>
          <w:rFonts w:cs="Arial"/>
          <w:noProof/>
          <w:szCs w:val="24"/>
        </w:rPr>
      </w:pPr>
      <w:r w:rsidRPr="00362571">
        <w:rPr>
          <w:rFonts w:cs="Arial"/>
          <w:noProof/>
          <w:szCs w:val="24"/>
        </w:rPr>
        <w:t xml:space="preserve">TRUTNEVYTE, E. et al. Reinvigorating the scenario technique to expand uncertainty consideration. </w:t>
      </w:r>
      <w:r w:rsidRPr="00362571">
        <w:rPr>
          <w:rFonts w:cs="Arial"/>
          <w:b/>
          <w:bCs/>
          <w:noProof/>
          <w:szCs w:val="24"/>
        </w:rPr>
        <w:t>Climatic Change</w:t>
      </w:r>
      <w:r w:rsidRPr="00362571">
        <w:rPr>
          <w:rFonts w:cs="Arial"/>
          <w:noProof/>
          <w:szCs w:val="24"/>
        </w:rPr>
        <w:t xml:space="preserve">, v. 135, n. 3–4, p. 373–379, 2016. </w:t>
      </w:r>
    </w:p>
    <w:p w:rsidR="00362571" w:rsidRPr="00362571" w:rsidRDefault="00362571" w:rsidP="00362571">
      <w:pPr>
        <w:widowControl w:val="0"/>
        <w:rPr>
          <w:rFonts w:cs="Arial"/>
          <w:noProof/>
          <w:szCs w:val="24"/>
        </w:rPr>
      </w:pPr>
      <w:r w:rsidRPr="00362571">
        <w:rPr>
          <w:rFonts w:cs="Arial"/>
          <w:noProof/>
          <w:szCs w:val="24"/>
        </w:rPr>
        <w:t xml:space="preserve">WACK, P. Scenarios: Uncharted Waters Ahead. </w:t>
      </w:r>
      <w:r w:rsidRPr="00362571">
        <w:rPr>
          <w:rFonts w:cs="Arial"/>
          <w:b/>
          <w:bCs/>
          <w:noProof/>
          <w:szCs w:val="24"/>
        </w:rPr>
        <w:t>Harvard Business Review</w:t>
      </w:r>
      <w:r w:rsidRPr="00362571">
        <w:rPr>
          <w:rFonts w:cs="Arial"/>
          <w:noProof/>
          <w:szCs w:val="24"/>
        </w:rPr>
        <w:t xml:space="preserve">, n. 85516, 1985. </w:t>
      </w:r>
    </w:p>
    <w:p w:rsidR="00362571" w:rsidRPr="00362571" w:rsidRDefault="00362571" w:rsidP="00362571">
      <w:pPr>
        <w:widowControl w:val="0"/>
        <w:rPr>
          <w:rFonts w:cs="Arial"/>
          <w:noProof/>
          <w:szCs w:val="24"/>
        </w:rPr>
      </w:pPr>
      <w:r w:rsidRPr="00362571">
        <w:rPr>
          <w:rFonts w:cs="Arial"/>
          <w:noProof/>
          <w:szCs w:val="24"/>
        </w:rPr>
        <w:t xml:space="preserve">WALKER, W. E.; HAASNOOT, M.; KWAKKEL, J. H. Adapt or perish: A review of planning approaches for adaptation under deep uncertainty. </w:t>
      </w:r>
      <w:r w:rsidRPr="00362571">
        <w:rPr>
          <w:rFonts w:cs="Arial"/>
          <w:b/>
          <w:bCs/>
          <w:noProof/>
          <w:szCs w:val="24"/>
        </w:rPr>
        <w:t>Sustainability (Switzerland)</w:t>
      </w:r>
      <w:r w:rsidRPr="00362571">
        <w:rPr>
          <w:rFonts w:cs="Arial"/>
          <w:noProof/>
          <w:szCs w:val="24"/>
        </w:rPr>
        <w:t xml:space="preserve">, v. 5, n. 3, p. 955–979, 2013. </w:t>
      </w:r>
    </w:p>
    <w:p w:rsidR="00362571" w:rsidRPr="00362571" w:rsidRDefault="00362571" w:rsidP="00362571">
      <w:pPr>
        <w:widowControl w:val="0"/>
        <w:rPr>
          <w:rFonts w:cs="Arial"/>
          <w:noProof/>
        </w:rPr>
      </w:pPr>
      <w:r w:rsidRPr="00362571">
        <w:rPr>
          <w:rFonts w:cs="Arial"/>
          <w:noProof/>
          <w:szCs w:val="24"/>
        </w:rPr>
        <w:t xml:space="preserve">WALKER, W. E.; LEMPERT, R. J.; KWAKKEL, J. H. Deep Uncertainty. In: GASS, S. I.; FU, M. C. (Eds.). . </w:t>
      </w:r>
      <w:r w:rsidRPr="00362571">
        <w:rPr>
          <w:rFonts w:cs="Arial"/>
          <w:b/>
          <w:bCs/>
          <w:noProof/>
          <w:szCs w:val="24"/>
        </w:rPr>
        <w:t>Encyclopedia of Operations Research and Management Science</w:t>
      </w:r>
      <w:r w:rsidRPr="00362571">
        <w:rPr>
          <w:rFonts w:cs="Arial"/>
          <w:noProof/>
          <w:szCs w:val="24"/>
        </w:rPr>
        <w:t xml:space="preserve">. Boston, MA: Springer US, 2013. p. 395–402. </w:t>
      </w:r>
    </w:p>
    <w:p w:rsidR="00A24367" w:rsidRPr="002A58D4" w:rsidRDefault="005A1C94" w:rsidP="005A1C94">
      <w:pPr>
        <w:ind w:firstLine="0"/>
        <w:rPr>
          <w:lang w:val="en-US"/>
        </w:rPr>
        <w:sectPr w:rsidR="00A24367" w:rsidRPr="002A58D4" w:rsidSect="001F56FA">
          <w:footnotePr>
            <w:numRestart w:val="eachSect"/>
          </w:footnotePr>
          <w:pgSz w:w="11906" w:h="16838" w:code="9"/>
          <w:pgMar w:top="1701" w:right="1134" w:bottom="1134" w:left="1701" w:header="1134" w:footer="709" w:gutter="0"/>
          <w:cols w:space="708"/>
          <w:docGrid w:linePitch="360"/>
        </w:sectPr>
      </w:pPr>
      <w:r>
        <w:fldChar w:fldCharType="end"/>
      </w:r>
    </w:p>
    <w:p w:rsidR="00EF3166" w:rsidRPr="00B31CAE" w:rsidRDefault="00EF3166" w:rsidP="00C93F25">
      <w:pPr>
        <w:pStyle w:val="Ttulo1"/>
        <w:numPr>
          <w:ilvl w:val="0"/>
          <w:numId w:val="0"/>
        </w:numPr>
        <w:ind w:left="737"/>
        <w:jc w:val="center"/>
      </w:pPr>
      <w:bookmarkStart w:id="26" w:name="_Toc422058289"/>
      <w:bookmarkStart w:id="27" w:name="_Toc435446419"/>
      <w:bookmarkStart w:id="28" w:name="_Toc471843275"/>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s de Pesquisa</w:t>
      </w:r>
      <w:bookmarkEnd w:id="26"/>
      <w:bookmarkEnd w:id="27"/>
      <w:bookmarkEnd w:id="28"/>
    </w:p>
    <w:p w:rsidR="00EF3166" w:rsidRDefault="00EF3166" w:rsidP="00B66EFC">
      <w:pPr>
        <w:pStyle w:val="Legenda"/>
      </w:pPr>
      <w:bookmarkStart w:id="29" w:name="_Toc435446365"/>
      <w:bookmarkStart w:id="30" w:name="_Toc471843303"/>
      <w:r>
        <w:t xml:space="preserve">Quadro </w:t>
      </w:r>
      <w:fldSimple w:instr=" SEQ Quadro \* ARABIC ">
        <w:r w:rsidR="003E15B0">
          <w:rPr>
            <w:noProof/>
          </w:rPr>
          <w:t>2</w:t>
        </w:r>
      </w:fldSimple>
      <w:r>
        <w:t xml:space="preserve"> </w:t>
      </w:r>
      <w:r w:rsidR="00025F71">
        <w:t>–</w:t>
      </w:r>
      <w:r>
        <w:t xml:space="preserve"> </w:t>
      </w:r>
      <w:bookmarkEnd w:id="29"/>
      <w:r w:rsidR="005B18F7">
        <w:t>Protocolo da Revisão Sistemática da Literatura</w:t>
      </w:r>
      <w:bookmarkEnd w:id="30"/>
    </w:p>
    <w:tbl>
      <w:tblPr>
        <w:tblStyle w:val="Tabelacomgrade"/>
        <w:tblW w:w="14170" w:type="dxa"/>
        <w:tblLook w:val="04A0" w:firstRow="1" w:lastRow="0" w:firstColumn="1" w:lastColumn="0" w:noHBand="0" w:noVBand="1"/>
      </w:tblPr>
      <w:tblGrid>
        <w:gridCol w:w="3114"/>
        <w:gridCol w:w="5245"/>
        <w:gridCol w:w="5811"/>
      </w:tblGrid>
      <w:tr w:rsidR="00EF3166" w:rsidTr="005B18F7">
        <w:trPr>
          <w:trHeight w:val="424"/>
          <w:tblHeader/>
        </w:trPr>
        <w:tc>
          <w:tcPr>
            <w:tcW w:w="3114" w:type="dxa"/>
            <w:shd w:val="clear" w:color="auto" w:fill="D9D9D9" w:themeFill="background1" w:themeFillShade="D9"/>
            <w:vAlign w:val="center"/>
          </w:tcPr>
          <w:p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5245" w:type="dxa"/>
            <w:shd w:val="clear" w:color="auto" w:fill="D9D9D9" w:themeFill="background1" w:themeFillShade="D9"/>
            <w:vAlign w:val="center"/>
          </w:tcPr>
          <w:p w:rsidR="00EF3166" w:rsidRPr="00834CBA" w:rsidRDefault="00EF3166" w:rsidP="001F56FA">
            <w:pPr>
              <w:ind w:firstLine="0"/>
              <w:jc w:val="left"/>
              <w:rPr>
                <w:b/>
                <w:sz w:val="22"/>
                <w:szCs w:val="22"/>
              </w:rPr>
            </w:pPr>
            <w:r w:rsidRPr="00834CBA">
              <w:rPr>
                <w:b/>
                <w:sz w:val="22"/>
                <w:szCs w:val="22"/>
              </w:rPr>
              <w:t>Decisão / Definição</w:t>
            </w:r>
          </w:p>
        </w:tc>
        <w:tc>
          <w:tcPr>
            <w:tcW w:w="5811" w:type="dxa"/>
            <w:shd w:val="clear" w:color="auto" w:fill="D9D9D9" w:themeFill="background1" w:themeFillShade="D9"/>
            <w:vAlign w:val="center"/>
          </w:tcPr>
          <w:p w:rsidR="00EF3166" w:rsidRPr="00834CBA" w:rsidRDefault="00EF3166" w:rsidP="001F56FA">
            <w:pPr>
              <w:ind w:firstLine="0"/>
              <w:jc w:val="left"/>
              <w:rPr>
                <w:b/>
                <w:sz w:val="22"/>
                <w:szCs w:val="22"/>
              </w:rPr>
            </w:pPr>
            <w:r w:rsidRPr="00834CBA">
              <w:rPr>
                <w:b/>
                <w:sz w:val="22"/>
                <w:szCs w:val="22"/>
              </w:rPr>
              <w:t>Justificativa</w:t>
            </w:r>
          </w:p>
        </w:tc>
      </w:tr>
      <w:tr w:rsidR="00EF3166" w:rsidRPr="006A28C2"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Framework Conceitual Inicial</w:t>
            </w:r>
          </w:p>
        </w:tc>
        <w:tc>
          <w:tcPr>
            <w:tcW w:w="5245" w:type="dxa"/>
            <w:vAlign w:val="center"/>
          </w:tcPr>
          <w:p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5811" w:type="dxa"/>
            <w:vAlign w:val="center"/>
          </w:tcPr>
          <w:p w:rsidR="006917D3" w:rsidRDefault="006917D3" w:rsidP="001F56FA">
            <w:pPr>
              <w:ind w:firstLine="0"/>
              <w:jc w:val="left"/>
              <w:rPr>
                <w:sz w:val="22"/>
                <w:szCs w:val="22"/>
              </w:rPr>
            </w:pPr>
            <w:r>
              <w:rPr>
                <w:sz w:val="22"/>
                <w:szCs w:val="22"/>
              </w:rPr>
              <w:t xml:space="preserve">Partiu-se </w:t>
            </w:r>
          </w:p>
          <w:p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Contexto</w:t>
            </w:r>
          </w:p>
        </w:tc>
        <w:tc>
          <w:tcPr>
            <w:tcW w:w="5245" w:type="dxa"/>
            <w:vAlign w:val="center"/>
          </w:tcPr>
          <w:p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5811" w:type="dxa"/>
            <w:vAlign w:val="center"/>
          </w:tcPr>
          <w:p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Horizonte</w:t>
            </w:r>
          </w:p>
        </w:tc>
        <w:tc>
          <w:tcPr>
            <w:tcW w:w="5245" w:type="dxa"/>
            <w:vAlign w:val="center"/>
          </w:tcPr>
          <w:p w:rsidR="006917D3" w:rsidRDefault="006917D3" w:rsidP="001F56FA">
            <w:pPr>
              <w:ind w:firstLine="0"/>
              <w:jc w:val="left"/>
              <w:rPr>
                <w:sz w:val="22"/>
                <w:szCs w:val="22"/>
              </w:rPr>
            </w:pPr>
            <w:r>
              <w:rPr>
                <w:sz w:val="22"/>
                <w:szCs w:val="22"/>
              </w:rPr>
              <w:t>Sem Limitações</w:t>
            </w:r>
          </w:p>
          <w:p w:rsidR="006917D3" w:rsidRPr="00834CBA" w:rsidRDefault="006917D3" w:rsidP="001F56FA">
            <w:pPr>
              <w:ind w:firstLine="0"/>
              <w:jc w:val="left"/>
              <w:rPr>
                <w:sz w:val="22"/>
                <w:szCs w:val="22"/>
              </w:rPr>
            </w:pPr>
            <w:r>
              <w:rPr>
                <w:sz w:val="22"/>
                <w:szCs w:val="22"/>
              </w:rPr>
              <w:t>1993 – Presente</w:t>
            </w:r>
          </w:p>
        </w:tc>
        <w:tc>
          <w:tcPr>
            <w:tcW w:w="5811" w:type="dxa"/>
            <w:vAlign w:val="center"/>
          </w:tcPr>
          <w:p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Correntes teóricas</w:t>
            </w:r>
          </w:p>
        </w:tc>
        <w:tc>
          <w:tcPr>
            <w:tcW w:w="5245" w:type="dxa"/>
            <w:vAlign w:val="center"/>
          </w:tcPr>
          <w:p w:rsidR="00EF3166" w:rsidRPr="00834CBA" w:rsidRDefault="00B775FC" w:rsidP="001F56FA">
            <w:pPr>
              <w:ind w:firstLine="0"/>
              <w:jc w:val="left"/>
              <w:rPr>
                <w:sz w:val="22"/>
                <w:szCs w:val="22"/>
              </w:rPr>
            </w:pPr>
            <w:r>
              <w:rPr>
                <w:sz w:val="22"/>
                <w:szCs w:val="22"/>
              </w:rPr>
              <w:t>A Pesquisa irá delimitar seu foco sobre a abordagem RDM.</w:t>
            </w:r>
          </w:p>
        </w:tc>
        <w:tc>
          <w:tcPr>
            <w:tcW w:w="5811" w:type="dxa"/>
            <w:vAlign w:val="center"/>
          </w:tcPr>
          <w:p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lastRenderedPageBreak/>
              <w:t>Idiomas</w:t>
            </w:r>
          </w:p>
        </w:tc>
        <w:tc>
          <w:tcPr>
            <w:tcW w:w="5245" w:type="dxa"/>
            <w:vAlign w:val="center"/>
          </w:tcPr>
          <w:p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5811" w:type="dxa"/>
            <w:vAlign w:val="center"/>
          </w:tcPr>
          <w:p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Questão de revisão</w:t>
            </w:r>
          </w:p>
        </w:tc>
        <w:tc>
          <w:tcPr>
            <w:tcW w:w="5245" w:type="dxa"/>
            <w:vAlign w:val="center"/>
          </w:tcPr>
          <w:p w:rsidR="00EF3166" w:rsidRPr="00834CBA" w:rsidRDefault="00EF3166" w:rsidP="001F56FA">
            <w:pPr>
              <w:ind w:firstLine="0"/>
              <w:jc w:val="left"/>
              <w:rPr>
                <w:sz w:val="22"/>
                <w:szCs w:val="22"/>
              </w:rPr>
            </w:pPr>
            <w:r w:rsidRPr="00834CBA">
              <w:rPr>
                <w:sz w:val="22"/>
                <w:szCs w:val="22"/>
              </w:rPr>
              <w:t>“</w:t>
            </w:r>
            <w:r w:rsidR="00B775FC">
              <w:rPr>
                <w:sz w:val="22"/>
                <w:szCs w:val="22"/>
              </w:rPr>
              <w:t>Quais são os trabalhos seminais sobre o RDM e suas aplicações</w:t>
            </w:r>
            <w:r w:rsidRPr="00834CBA">
              <w:rPr>
                <w:sz w:val="22"/>
                <w:szCs w:val="22"/>
              </w:rPr>
              <w:t>?”.</w:t>
            </w:r>
          </w:p>
        </w:tc>
        <w:tc>
          <w:tcPr>
            <w:tcW w:w="5811" w:type="dxa"/>
            <w:vAlign w:val="center"/>
          </w:tcPr>
          <w:p w:rsidR="00B775FC" w:rsidRPr="00834CBA" w:rsidRDefault="00EF3166" w:rsidP="001F56FA">
            <w:pPr>
              <w:ind w:firstLine="0"/>
              <w:jc w:val="left"/>
              <w:rPr>
                <w:sz w:val="22"/>
                <w:szCs w:val="22"/>
              </w:rPr>
            </w:pPr>
            <w:r w:rsidRPr="00834CBA">
              <w:rPr>
                <w:sz w:val="22"/>
                <w:szCs w:val="22"/>
              </w:rPr>
              <w:t xml:space="preserve">O objetivo desta revisão inicial é conhecer </w:t>
            </w:r>
            <w:r w:rsidR="00B775FC">
              <w:rPr>
                <w:sz w:val="22"/>
                <w:szCs w:val="22"/>
              </w:rPr>
              <w:t>trabalhos seminais em RDM e suas principais aplicações, visando obter conhecimento sobre a possibilidade de sua aplicação em outros contextos.</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Estratégia de revisão</w:t>
            </w:r>
          </w:p>
        </w:tc>
        <w:tc>
          <w:tcPr>
            <w:tcW w:w="5245" w:type="dxa"/>
            <w:vAlign w:val="center"/>
          </w:tcPr>
          <w:p w:rsidR="00EF3166" w:rsidRPr="00834CBA" w:rsidRDefault="00EF3166" w:rsidP="001F56FA">
            <w:pPr>
              <w:ind w:firstLine="0"/>
              <w:jc w:val="left"/>
              <w:rPr>
                <w:sz w:val="22"/>
                <w:szCs w:val="22"/>
              </w:rPr>
            </w:pPr>
            <w:r w:rsidRPr="00834CBA">
              <w:rPr>
                <w:sz w:val="22"/>
                <w:szCs w:val="22"/>
              </w:rPr>
              <w:t>Exploratória</w:t>
            </w:r>
          </w:p>
        </w:tc>
        <w:tc>
          <w:tcPr>
            <w:tcW w:w="5811" w:type="dxa"/>
            <w:vAlign w:val="center"/>
          </w:tcPr>
          <w:p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Extensão de Busca</w:t>
            </w:r>
          </w:p>
        </w:tc>
        <w:tc>
          <w:tcPr>
            <w:tcW w:w="5245" w:type="dxa"/>
            <w:vAlign w:val="center"/>
          </w:tcPr>
          <w:p w:rsidR="00EF3166" w:rsidRPr="00834CBA" w:rsidRDefault="00EF3166" w:rsidP="001F56FA">
            <w:pPr>
              <w:ind w:firstLine="0"/>
              <w:jc w:val="left"/>
              <w:rPr>
                <w:sz w:val="22"/>
                <w:szCs w:val="22"/>
              </w:rPr>
            </w:pPr>
            <w:r w:rsidRPr="00834CBA">
              <w:rPr>
                <w:sz w:val="22"/>
                <w:szCs w:val="22"/>
              </w:rPr>
              <w:t>Saturação</w:t>
            </w:r>
          </w:p>
        </w:tc>
        <w:tc>
          <w:tcPr>
            <w:tcW w:w="5811" w:type="dxa"/>
            <w:vAlign w:val="center"/>
          </w:tcPr>
          <w:p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Fontes de Busca</w:t>
            </w:r>
          </w:p>
        </w:tc>
        <w:tc>
          <w:tcPr>
            <w:tcW w:w="5245" w:type="dxa"/>
            <w:vAlign w:val="center"/>
          </w:tcPr>
          <w:p w:rsidR="00EF3166" w:rsidRDefault="00C12C5E" w:rsidP="001F56FA">
            <w:pPr>
              <w:ind w:firstLine="0"/>
              <w:jc w:val="left"/>
              <w:rPr>
                <w:sz w:val="22"/>
                <w:szCs w:val="22"/>
              </w:rPr>
            </w:pPr>
            <w:r>
              <w:rPr>
                <w:sz w:val="22"/>
                <w:szCs w:val="22"/>
              </w:rPr>
              <w:t>Scopus</w:t>
            </w:r>
          </w:p>
          <w:p w:rsidR="00C12C5E" w:rsidRPr="00C12C5E" w:rsidRDefault="00C12C5E" w:rsidP="001F56FA">
            <w:pPr>
              <w:ind w:firstLine="0"/>
              <w:jc w:val="left"/>
              <w:rPr>
                <w:sz w:val="22"/>
                <w:szCs w:val="22"/>
              </w:rPr>
            </w:pPr>
            <w:r>
              <w:rPr>
                <w:sz w:val="22"/>
                <w:szCs w:val="22"/>
              </w:rPr>
              <w:t>RAND RDM Lab</w:t>
            </w:r>
          </w:p>
          <w:p w:rsidR="00EF3166" w:rsidRPr="00C12C5E" w:rsidRDefault="00C12C5E" w:rsidP="001F56FA">
            <w:pPr>
              <w:ind w:firstLine="0"/>
              <w:jc w:val="left"/>
              <w:rPr>
                <w:sz w:val="22"/>
                <w:szCs w:val="22"/>
              </w:rPr>
            </w:pPr>
            <w:r>
              <w:rPr>
                <w:sz w:val="22"/>
                <w:szCs w:val="22"/>
              </w:rPr>
              <w:t>Bases de Teses e Dissertações</w:t>
            </w:r>
          </w:p>
        </w:tc>
        <w:tc>
          <w:tcPr>
            <w:tcW w:w="5811" w:type="dxa"/>
            <w:vAlign w:val="center"/>
          </w:tcPr>
          <w:p w:rsidR="00EF3166" w:rsidRPr="00834CBA" w:rsidRDefault="00EF3166" w:rsidP="001F56FA">
            <w:pPr>
              <w:ind w:firstLine="0"/>
              <w:jc w:val="left"/>
              <w:rPr>
                <w:sz w:val="22"/>
                <w:szCs w:val="22"/>
              </w:rPr>
            </w:pPr>
            <w:r w:rsidRPr="00834CBA">
              <w:rPr>
                <w:sz w:val="22"/>
                <w:szCs w:val="22"/>
              </w:rPr>
              <w:t>Foram definidas estas bases pela sua abrangência</w:t>
            </w:r>
            <w:r w:rsidR="00C12C5E">
              <w:rPr>
                <w:sz w:val="22"/>
                <w:szCs w:val="22"/>
              </w:rPr>
              <w:t>. Em especial, o</w:t>
            </w:r>
            <w:r w:rsidRPr="00834CBA">
              <w:rPr>
                <w:sz w:val="22"/>
                <w:szCs w:val="22"/>
              </w:rPr>
              <w:t xml:space="preserve"> </w:t>
            </w:r>
            <w:r w:rsidR="00C12C5E">
              <w:rPr>
                <w:sz w:val="22"/>
                <w:szCs w:val="22"/>
              </w:rPr>
              <w:t>site do RAND RDM Lab possui mais de 80 publicações relevantes relacionadas ao RDM, constituindo-se a principal fonte de busca do trabalho. A Base de Teses e Dissertações foi utilizada para avaliar a existência de trabalhos brasileiros.</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5245" w:type="dxa"/>
            <w:vAlign w:val="center"/>
          </w:tcPr>
          <w:p w:rsidR="00EF3166" w:rsidRPr="00834CBA"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tc>
        <w:tc>
          <w:tcPr>
            <w:tcW w:w="5811" w:type="dxa"/>
            <w:vAlign w:val="center"/>
          </w:tcPr>
          <w:p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os relacionados ao RDM ou à EMA.</w:t>
            </w:r>
          </w:p>
        </w:tc>
      </w:tr>
      <w:tr w:rsidR="00EF3166"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Critérios de Exclusão</w:t>
            </w:r>
          </w:p>
        </w:tc>
        <w:tc>
          <w:tcPr>
            <w:tcW w:w="5245" w:type="dxa"/>
            <w:vAlign w:val="center"/>
          </w:tcPr>
          <w:p w:rsidR="00EF3166" w:rsidRPr="00834CBA" w:rsidRDefault="00C12C5E" w:rsidP="001F56FA">
            <w:pPr>
              <w:ind w:firstLine="0"/>
              <w:jc w:val="left"/>
              <w:rPr>
                <w:sz w:val="22"/>
                <w:szCs w:val="22"/>
              </w:rPr>
            </w:pPr>
            <w:r>
              <w:rPr>
                <w:sz w:val="22"/>
                <w:szCs w:val="22"/>
              </w:rPr>
              <w:t>Foram excluídos da base de trabalhos aqueles que mencionam o RDM porém em contextos alheios à situações de incerteza e problemas de longo prazo.</w:t>
            </w:r>
          </w:p>
        </w:tc>
        <w:tc>
          <w:tcPr>
            <w:tcW w:w="5811" w:type="dxa"/>
            <w:vAlign w:val="center"/>
          </w:tcPr>
          <w:p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rsidTr="001F56FA">
        <w:tc>
          <w:tcPr>
            <w:tcW w:w="3114" w:type="dxa"/>
            <w:vAlign w:val="center"/>
          </w:tcPr>
          <w:p w:rsidR="00EF3166" w:rsidRPr="00834CBA" w:rsidRDefault="00EF3166" w:rsidP="001F56FA">
            <w:pPr>
              <w:ind w:firstLine="0"/>
              <w:jc w:val="left"/>
              <w:rPr>
                <w:b/>
                <w:sz w:val="22"/>
                <w:szCs w:val="22"/>
              </w:rPr>
            </w:pPr>
            <w:r w:rsidRPr="00834CBA">
              <w:rPr>
                <w:b/>
                <w:sz w:val="22"/>
                <w:szCs w:val="22"/>
              </w:rPr>
              <w:t>Termos de Busca</w:t>
            </w:r>
          </w:p>
        </w:tc>
        <w:tc>
          <w:tcPr>
            <w:tcW w:w="5245" w:type="dxa"/>
            <w:vAlign w:val="center"/>
          </w:tcPr>
          <w:p w:rsidR="00EF3166" w:rsidRDefault="00C12C5E" w:rsidP="001F56FA">
            <w:pPr>
              <w:ind w:firstLine="0"/>
              <w:jc w:val="left"/>
              <w:rPr>
                <w:sz w:val="22"/>
                <w:szCs w:val="22"/>
              </w:rPr>
            </w:pPr>
            <w:r w:rsidRPr="00C12C5E">
              <w:rPr>
                <w:sz w:val="22"/>
                <w:szCs w:val="22"/>
              </w:rPr>
              <w:t>Exploratory Modeling</w:t>
            </w:r>
          </w:p>
          <w:p w:rsidR="00C12C5E" w:rsidRPr="00C12C5E" w:rsidRDefault="00C12C5E" w:rsidP="001F56FA">
            <w:pPr>
              <w:ind w:firstLine="0"/>
              <w:jc w:val="left"/>
              <w:rPr>
                <w:sz w:val="22"/>
                <w:szCs w:val="22"/>
                <w:lang w:val="en-US"/>
              </w:rPr>
            </w:pPr>
            <w:r w:rsidRPr="00C12C5E">
              <w:rPr>
                <w:sz w:val="22"/>
                <w:szCs w:val="22"/>
                <w:lang w:val="en-US"/>
              </w:rPr>
              <w:t>Robust Decision Making</w:t>
            </w:r>
          </w:p>
          <w:p w:rsidR="00C12C5E" w:rsidRDefault="00C12C5E" w:rsidP="001F56FA">
            <w:pPr>
              <w:ind w:firstLine="0"/>
              <w:jc w:val="left"/>
              <w:rPr>
                <w:sz w:val="22"/>
                <w:szCs w:val="22"/>
                <w:lang w:val="en-US"/>
              </w:rPr>
            </w:pPr>
            <w:r w:rsidRPr="00C12C5E">
              <w:rPr>
                <w:sz w:val="22"/>
                <w:szCs w:val="22"/>
                <w:lang w:val="en-US"/>
              </w:rPr>
              <w:t>Scenario Discovery</w:t>
            </w:r>
          </w:p>
          <w:p w:rsidR="00C12C5E" w:rsidRPr="00C12C5E" w:rsidRDefault="00C12C5E" w:rsidP="001F56FA">
            <w:pPr>
              <w:ind w:firstLine="0"/>
              <w:jc w:val="left"/>
              <w:rPr>
                <w:sz w:val="22"/>
                <w:szCs w:val="22"/>
                <w:lang w:val="en-US"/>
              </w:rPr>
            </w:pPr>
            <w:r w:rsidRPr="00C12C5E">
              <w:rPr>
                <w:sz w:val="22"/>
                <w:szCs w:val="22"/>
                <w:lang w:val="en-US"/>
              </w:rPr>
              <w:t>Deep Uncertain*</w:t>
            </w:r>
          </w:p>
        </w:tc>
        <w:tc>
          <w:tcPr>
            <w:tcW w:w="5811" w:type="dxa"/>
            <w:vAlign w:val="center"/>
          </w:tcPr>
          <w:p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seminais e últimos trabalhos relacionados à este tema de estudo.</w:t>
            </w:r>
          </w:p>
        </w:tc>
      </w:tr>
    </w:tbl>
    <w:p w:rsidR="00EF3166" w:rsidRDefault="00EF3166" w:rsidP="00EF3166">
      <w:pPr>
        <w:jc w:val="center"/>
      </w:pPr>
      <w:r>
        <w:t>Fonte: Elaborado pelo autor</w:t>
      </w:r>
      <w:r>
        <w:rPr>
          <w:rFonts w:cs="Arial"/>
          <w:b/>
        </w:rPr>
        <w:t>.</w:t>
      </w:r>
    </w:p>
    <w:p w:rsidR="00C65900" w:rsidRDefault="00C65900">
      <w:pPr>
        <w:autoSpaceDE/>
        <w:autoSpaceDN/>
        <w:adjustRightInd/>
        <w:spacing w:after="160" w:line="259" w:lineRule="auto"/>
        <w:ind w:firstLine="0"/>
        <w:jc w:val="left"/>
      </w:pPr>
      <w:r>
        <w:br w:type="page"/>
      </w:r>
    </w:p>
    <w:p w:rsidR="006060C8" w:rsidRDefault="00C65900" w:rsidP="002033B7">
      <w:pPr>
        <w:pStyle w:val="Ttulo1"/>
        <w:numPr>
          <w:ilvl w:val="0"/>
          <w:numId w:val="0"/>
        </w:numPr>
        <w:ind w:left="737"/>
        <w:jc w:val="center"/>
      </w:pPr>
      <w:bookmarkStart w:id="31" w:name="_Toc471843276"/>
      <w:r>
        <w:lastRenderedPageBreak/>
        <w:t>APÊNDICE B – Cronograma da Pesquisa</w:t>
      </w:r>
      <w:bookmarkEnd w:id="31"/>
    </w:p>
    <w:p w:rsidR="002033B7" w:rsidRDefault="002033B7" w:rsidP="002033B7">
      <w:pPr>
        <w:pStyle w:val="Legenda"/>
      </w:pPr>
      <w:bookmarkStart w:id="32" w:name="_Toc471843261"/>
      <w:r>
        <w:t xml:space="preserve">Figura </w:t>
      </w:r>
      <w:fldSimple w:instr=" SEQ Figura \* ARABIC ">
        <w:r w:rsidR="003E15B0">
          <w:rPr>
            <w:noProof/>
          </w:rPr>
          <w:t>5</w:t>
        </w:r>
      </w:fldSimple>
      <w:r>
        <w:t xml:space="preserve"> – Cronograma Preliminar da Dissertação (Parte 1)</w:t>
      </w:r>
      <w:bookmarkEnd w:id="32"/>
    </w:p>
    <w:p w:rsidR="002033B7" w:rsidRDefault="002033B7" w:rsidP="002033B7">
      <w:pPr>
        <w:jc w:val="center"/>
      </w:pPr>
      <w:r w:rsidRPr="00BA2927">
        <w:rPr>
          <w:noProof/>
          <w:u w:val="single"/>
        </w:rPr>
        <w:drawing>
          <wp:inline distT="0" distB="0" distL="0" distR="0" wp14:anchorId="13ABAB4C" wp14:editId="3BD74645">
            <wp:extent cx="7492621" cy="4875448"/>
            <wp:effectExtent l="0" t="0" r="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503263" cy="4882373"/>
                    </a:xfrm>
                    <a:prstGeom prst="rect">
                      <a:avLst/>
                    </a:prstGeom>
                  </pic:spPr>
                </pic:pic>
              </a:graphicData>
            </a:graphic>
          </wp:inline>
        </w:drawing>
      </w:r>
    </w:p>
    <w:p w:rsidR="002033B7" w:rsidRDefault="002033B7" w:rsidP="002033B7">
      <w:pPr>
        <w:pStyle w:val="Legenda"/>
      </w:pPr>
      <w:bookmarkStart w:id="33" w:name="_Toc471843262"/>
      <w:r>
        <w:lastRenderedPageBreak/>
        <w:t xml:space="preserve">Figura </w:t>
      </w:r>
      <w:fldSimple w:instr=" SEQ Figura \* ARABIC ">
        <w:r w:rsidR="003E15B0">
          <w:rPr>
            <w:noProof/>
          </w:rPr>
          <w:t>6</w:t>
        </w:r>
      </w:fldSimple>
      <w:r>
        <w:t xml:space="preserve"> – Cronograma Preliminar da Dissertação (Parte 2)</w:t>
      </w:r>
      <w:bookmarkEnd w:id="33"/>
    </w:p>
    <w:p w:rsidR="002033B7" w:rsidRDefault="002033B7" w:rsidP="00A24367">
      <w:r w:rsidRPr="000E084C">
        <w:rPr>
          <w:noProof/>
          <w:u w:val="single"/>
        </w:rPr>
        <w:drawing>
          <wp:inline distT="0" distB="0" distL="0" distR="0" wp14:anchorId="4D054DFD" wp14:editId="5F8DC836">
            <wp:extent cx="8686345" cy="427511"/>
            <wp:effectExtent l="0" t="0" r="63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 r="3" b="95559"/>
                    <a:stretch/>
                  </pic:blipFill>
                  <pic:spPr bwMode="auto">
                    <a:xfrm>
                      <a:off x="0" y="0"/>
                      <a:ext cx="8706770" cy="428516"/>
                    </a:xfrm>
                    <a:prstGeom prst="rect">
                      <a:avLst/>
                    </a:prstGeom>
                    <a:ln>
                      <a:noFill/>
                    </a:ln>
                    <a:extLst>
                      <a:ext uri="{53640926-AAD7-44D8-BBD7-CCE9431645EC}">
                        <a14:shadowObscured xmlns:a14="http://schemas.microsoft.com/office/drawing/2010/main"/>
                      </a:ext>
                    </a:extLst>
                  </pic:spPr>
                </pic:pic>
              </a:graphicData>
            </a:graphic>
          </wp:inline>
        </w:drawing>
      </w:r>
    </w:p>
    <w:p w:rsidR="002033B7" w:rsidRDefault="002033B7" w:rsidP="00A24367">
      <w:r w:rsidRPr="000E084C">
        <w:rPr>
          <w:noProof/>
          <w:u w:val="single"/>
        </w:rPr>
        <w:drawing>
          <wp:inline distT="0" distB="0" distL="0" distR="0" wp14:anchorId="7A43DA5F" wp14:editId="181D5EFB">
            <wp:extent cx="8690346" cy="434838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54859"/>
                    <a:stretch/>
                  </pic:blipFill>
                  <pic:spPr bwMode="auto">
                    <a:xfrm>
                      <a:off x="0" y="0"/>
                      <a:ext cx="8706770" cy="4356599"/>
                    </a:xfrm>
                    <a:prstGeom prst="rect">
                      <a:avLst/>
                    </a:prstGeom>
                    <a:ln>
                      <a:noFill/>
                    </a:ln>
                    <a:extLst>
                      <a:ext uri="{53640926-AAD7-44D8-BBD7-CCE9431645EC}">
                        <a14:shadowObscured xmlns:a14="http://schemas.microsoft.com/office/drawing/2010/main"/>
                      </a:ext>
                    </a:extLst>
                  </pic:spPr>
                </pic:pic>
              </a:graphicData>
            </a:graphic>
          </wp:inline>
        </w:drawing>
      </w:r>
    </w:p>
    <w:p w:rsidR="002033B7" w:rsidRDefault="002033B7" w:rsidP="002033B7">
      <w:pPr>
        <w:jc w:val="center"/>
      </w:pPr>
      <w:r>
        <w:t>Fonte: Elaborado Pelo Autor.</w:t>
      </w:r>
    </w:p>
    <w:sectPr w:rsidR="002033B7" w:rsidSect="00EF3166">
      <w:footnotePr>
        <w:numRestart w:val="eachSect"/>
      </w:footnotePr>
      <w:pgSz w:w="16838" w:h="11906" w:orient="landscape" w:code="9"/>
      <w:pgMar w:top="1701" w:right="1701" w:bottom="1134" w:left="1134"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03F2" w:rsidRDefault="001203F2">
      <w:pPr>
        <w:spacing w:line="240" w:lineRule="auto"/>
      </w:pPr>
      <w:r>
        <w:separator/>
      </w:r>
    </w:p>
  </w:endnote>
  <w:endnote w:type="continuationSeparator" w:id="0">
    <w:p w:rsidR="001203F2" w:rsidRDefault="001203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7640" w:rsidRPr="00EF5707" w:rsidRDefault="003F7640"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03F2" w:rsidRDefault="001203F2">
      <w:pPr>
        <w:spacing w:line="240" w:lineRule="auto"/>
      </w:pPr>
      <w:r>
        <w:separator/>
      </w:r>
    </w:p>
  </w:footnote>
  <w:footnote w:type="continuationSeparator" w:id="0">
    <w:p w:rsidR="001203F2" w:rsidRDefault="001203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7640" w:rsidRDefault="003F7640"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F7640" w:rsidRPr="002F7EB0" w:rsidRDefault="003F7640"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7640" w:rsidRPr="002621FB" w:rsidRDefault="003F7640"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7640" w:rsidRPr="001D3DB6" w:rsidRDefault="003F7640">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E15B0">
      <w:rPr>
        <w:noProof/>
        <w:sz w:val="22"/>
        <w:szCs w:val="22"/>
      </w:rPr>
      <w:t>3</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7640" w:rsidRPr="001D3DB6" w:rsidRDefault="003F7640"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E15B0">
      <w:rPr>
        <w:noProof/>
        <w:sz w:val="22"/>
        <w:szCs w:val="22"/>
      </w:rPr>
      <w:t>1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7"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7"/>
  </w:num>
  <w:num w:numId="2">
    <w:abstractNumId w:val="5"/>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2"/>
  </w:num>
  <w:num w:numId="7">
    <w:abstractNumId w:val="0"/>
  </w:num>
  <w:num w:numId="8">
    <w:abstractNumId w:val="5"/>
    <w:lvlOverride w:ilvl="0">
      <w:startOverride w:val="1"/>
    </w:lvlOverride>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NKgFAILIJCAtAAAA"/>
  </w:docVars>
  <w:rsids>
    <w:rsidRoot w:val="00A24367"/>
    <w:rsid w:val="00001B08"/>
    <w:rsid w:val="00022440"/>
    <w:rsid w:val="00024159"/>
    <w:rsid w:val="00025F71"/>
    <w:rsid w:val="0004084E"/>
    <w:rsid w:val="000479B0"/>
    <w:rsid w:val="00091B1A"/>
    <w:rsid w:val="00092020"/>
    <w:rsid w:val="00097BC2"/>
    <w:rsid w:val="000A2824"/>
    <w:rsid w:val="000B6AA1"/>
    <w:rsid w:val="000E0FD9"/>
    <w:rsid w:val="000E777C"/>
    <w:rsid w:val="000F47EB"/>
    <w:rsid w:val="001130E6"/>
    <w:rsid w:val="001203F2"/>
    <w:rsid w:val="00120769"/>
    <w:rsid w:val="00121A89"/>
    <w:rsid w:val="00133399"/>
    <w:rsid w:val="00156697"/>
    <w:rsid w:val="00164347"/>
    <w:rsid w:val="00176353"/>
    <w:rsid w:val="00176DAB"/>
    <w:rsid w:val="001C3BE2"/>
    <w:rsid w:val="001F56FA"/>
    <w:rsid w:val="00201AA4"/>
    <w:rsid w:val="002033B7"/>
    <w:rsid w:val="00211D67"/>
    <w:rsid w:val="002128E5"/>
    <w:rsid w:val="002316DC"/>
    <w:rsid w:val="00251DBE"/>
    <w:rsid w:val="00256D39"/>
    <w:rsid w:val="0026022B"/>
    <w:rsid w:val="0026578A"/>
    <w:rsid w:val="0027401C"/>
    <w:rsid w:val="0028408C"/>
    <w:rsid w:val="002A228E"/>
    <w:rsid w:val="002A58D4"/>
    <w:rsid w:val="002F4AE5"/>
    <w:rsid w:val="00317280"/>
    <w:rsid w:val="00323C32"/>
    <w:rsid w:val="003368F4"/>
    <w:rsid w:val="00352D73"/>
    <w:rsid w:val="00362571"/>
    <w:rsid w:val="0036311F"/>
    <w:rsid w:val="00386FF0"/>
    <w:rsid w:val="003A3616"/>
    <w:rsid w:val="003A5BCD"/>
    <w:rsid w:val="003A6C91"/>
    <w:rsid w:val="003B390E"/>
    <w:rsid w:val="003B46D6"/>
    <w:rsid w:val="003B6919"/>
    <w:rsid w:val="003C25AA"/>
    <w:rsid w:val="003C4D4B"/>
    <w:rsid w:val="003D0CDC"/>
    <w:rsid w:val="003E15B0"/>
    <w:rsid w:val="003F2BB2"/>
    <w:rsid w:val="003F3F97"/>
    <w:rsid w:val="003F7640"/>
    <w:rsid w:val="00412294"/>
    <w:rsid w:val="0044338F"/>
    <w:rsid w:val="00474015"/>
    <w:rsid w:val="004B5D39"/>
    <w:rsid w:val="004D5876"/>
    <w:rsid w:val="004D67F8"/>
    <w:rsid w:val="004F4B63"/>
    <w:rsid w:val="005042AA"/>
    <w:rsid w:val="0052061B"/>
    <w:rsid w:val="00520788"/>
    <w:rsid w:val="005245FD"/>
    <w:rsid w:val="00536DB2"/>
    <w:rsid w:val="005545E9"/>
    <w:rsid w:val="0056263A"/>
    <w:rsid w:val="005654A4"/>
    <w:rsid w:val="00593DB5"/>
    <w:rsid w:val="005A1C94"/>
    <w:rsid w:val="005B18F7"/>
    <w:rsid w:val="005B193E"/>
    <w:rsid w:val="005D5DE0"/>
    <w:rsid w:val="005F1791"/>
    <w:rsid w:val="00600BD2"/>
    <w:rsid w:val="00603286"/>
    <w:rsid w:val="006060C8"/>
    <w:rsid w:val="00606360"/>
    <w:rsid w:val="00634969"/>
    <w:rsid w:val="00653A37"/>
    <w:rsid w:val="006917D3"/>
    <w:rsid w:val="006A002E"/>
    <w:rsid w:val="006A335F"/>
    <w:rsid w:val="006A4B6B"/>
    <w:rsid w:val="006B2FD8"/>
    <w:rsid w:val="006C54A3"/>
    <w:rsid w:val="006C707B"/>
    <w:rsid w:val="006E5474"/>
    <w:rsid w:val="006E5BE7"/>
    <w:rsid w:val="006F1A8E"/>
    <w:rsid w:val="006F4BC9"/>
    <w:rsid w:val="007101EC"/>
    <w:rsid w:val="00711822"/>
    <w:rsid w:val="0072270E"/>
    <w:rsid w:val="00736E13"/>
    <w:rsid w:val="0075341A"/>
    <w:rsid w:val="00764477"/>
    <w:rsid w:val="0076740A"/>
    <w:rsid w:val="0077678A"/>
    <w:rsid w:val="00782708"/>
    <w:rsid w:val="00794125"/>
    <w:rsid w:val="007C2C33"/>
    <w:rsid w:val="007D32A5"/>
    <w:rsid w:val="007E02CB"/>
    <w:rsid w:val="007E1127"/>
    <w:rsid w:val="007E65A5"/>
    <w:rsid w:val="008175BA"/>
    <w:rsid w:val="00822852"/>
    <w:rsid w:val="00851F41"/>
    <w:rsid w:val="008537FE"/>
    <w:rsid w:val="008625C4"/>
    <w:rsid w:val="0086339F"/>
    <w:rsid w:val="00867E66"/>
    <w:rsid w:val="0087395D"/>
    <w:rsid w:val="008939BA"/>
    <w:rsid w:val="008A4D34"/>
    <w:rsid w:val="008B0F4A"/>
    <w:rsid w:val="009024E5"/>
    <w:rsid w:val="009038D9"/>
    <w:rsid w:val="009176DB"/>
    <w:rsid w:val="00926868"/>
    <w:rsid w:val="009415D3"/>
    <w:rsid w:val="009469C0"/>
    <w:rsid w:val="00953E95"/>
    <w:rsid w:val="00954222"/>
    <w:rsid w:val="00960484"/>
    <w:rsid w:val="00975CFF"/>
    <w:rsid w:val="009875ED"/>
    <w:rsid w:val="00987A1E"/>
    <w:rsid w:val="0099272B"/>
    <w:rsid w:val="009A2021"/>
    <w:rsid w:val="009B382F"/>
    <w:rsid w:val="009C05F2"/>
    <w:rsid w:val="009E5C7E"/>
    <w:rsid w:val="009E5CE7"/>
    <w:rsid w:val="009F3A45"/>
    <w:rsid w:val="00A02F84"/>
    <w:rsid w:val="00A112BC"/>
    <w:rsid w:val="00A24367"/>
    <w:rsid w:val="00A34AAA"/>
    <w:rsid w:val="00A41D1A"/>
    <w:rsid w:val="00A43A17"/>
    <w:rsid w:val="00A65B46"/>
    <w:rsid w:val="00A71942"/>
    <w:rsid w:val="00A7685E"/>
    <w:rsid w:val="00A85C65"/>
    <w:rsid w:val="00AD0C21"/>
    <w:rsid w:val="00AD1B25"/>
    <w:rsid w:val="00AD43C0"/>
    <w:rsid w:val="00AE014B"/>
    <w:rsid w:val="00AE682D"/>
    <w:rsid w:val="00B02341"/>
    <w:rsid w:val="00B05CBC"/>
    <w:rsid w:val="00B0680D"/>
    <w:rsid w:val="00B07A37"/>
    <w:rsid w:val="00B11131"/>
    <w:rsid w:val="00B24564"/>
    <w:rsid w:val="00B24A4C"/>
    <w:rsid w:val="00B32C96"/>
    <w:rsid w:val="00B34C4C"/>
    <w:rsid w:val="00B43358"/>
    <w:rsid w:val="00B46E8D"/>
    <w:rsid w:val="00B50795"/>
    <w:rsid w:val="00B66EFC"/>
    <w:rsid w:val="00B728E0"/>
    <w:rsid w:val="00B77335"/>
    <w:rsid w:val="00B775FC"/>
    <w:rsid w:val="00B8561E"/>
    <w:rsid w:val="00B87AFB"/>
    <w:rsid w:val="00BA52C0"/>
    <w:rsid w:val="00BA791F"/>
    <w:rsid w:val="00BB1713"/>
    <w:rsid w:val="00BB3660"/>
    <w:rsid w:val="00BC0CCA"/>
    <w:rsid w:val="00BD059F"/>
    <w:rsid w:val="00BE05D3"/>
    <w:rsid w:val="00BE0648"/>
    <w:rsid w:val="00BE0E43"/>
    <w:rsid w:val="00BE445F"/>
    <w:rsid w:val="00BF3245"/>
    <w:rsid w:val="00C105AE"/>
    <w:rsid w:val="00C12C5E"/>
    <w:rsid w:val="00C21643"/>
    <w:rsid w:val="00C312A3"/>
    <w:rsid w:val="00C46CE7"/>
    <w:rsid w:val="00C52DB0"/>
    <w:rsid w:val="00C5788F"/>
    <w:rsid w:val="00C65900"/>
    <w:rsid w:val="00C71D69"/>
    <w:rsid w:val="00C907CA"/>
    <w:rsid w:val="00C93F25"/>
    <w:rsid w:val="00CB5244"/>
    <w:rsid w:val="00CB7F58"/>
    <w:rsid w:val="00CD566B"/>
    <w:rsid w:val="00CD7E00"/>
    <w:rsid w:val="00CE3C77"/>
    <w:rsid w:val="00CE7717"/>
    <w:rsid w:val="00D0736E"/>
    <w:rsid w:val="00D174F5"/>
    <w:rsid w:val="00D23936"/>
    <w:rsid w:val="00D3122C"/>
    <w:rsid w:val="00D677E5"/>
    <w:rsid w:val="00D70738"/>
    <w:rsid w:val="00D811F0"/>
    <w:rsid w:val="00D91033"/>
    <w:rsid w:val="00DA1252"/>
    <w:rsid w:val="00DA44C6"/>
    <w:rsid w:val="00DC18BE"/>
    <w:rsid w:val="00E216F8"/>
    <w:rsid w:val="00E2221F"/>
    <w:rsid w:val="00E228F8"/>
    <w:rsid w:val="00E22F6D"/>
    <w:rsid w:val="00E3242B"/>
    <w:rsid w:val="00E36236"/>
    <w:rsid w:val="00E418DD"/>
    <w:rsid w:val="00E65A4B"/>
    <w:rsid w:val="00E72928"/>
    <w:rsid w:val="00E74933"/>
    <w:rsid w:val="00E83BAC"/>
    <w:rsid w:val="00E85B1D"/>
    <w:rsid w:val="00E95D6F"/>
    <w:rsid w:val="00EC6EB8"/>
    <w:rsid w:val="00ED4F12"/>
    <w:rsid w:val="00EE63B0"/>
    <w:rsid w:val="00EF3166"/>
    <w:rsid w:val="00F023BF"/>
    <w:rsid w:val="00F026B8"/>
    <w:rsid w:val="00F105B8"/>
    <w:rsid w:val="00F12047"/>
    <w:rsid w:val="00F441E5"/>
    <w:rsid w:val="00F64E74"/>
    <w:rsid w:val="00F72408"/>
    <w:rsid w:val="00F74621"/>
    <w:rsid w:val="00F758D3"/>
    <w:rsid w:val="00F80A09"/>
    <w:rsid w:val="00F86637"/>
    <w:rsid w:val="00FA72D8"/>
    <w:rsid w:val="00FB491D"/>
    <w:rsid w:val="00FB7665"/>
    <w:rsid w:val="00FC540E"/>
    <w:rsid w:val="00FC74C4"/>
    <w:rsid w:val="00FD0361"/>
    <w:rsid w:val="00FF4D72"/>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FB3AB"/>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Deep Uncertainty</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Modelagem Exploratóri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3B83AD29-ACE9-4A1B-83D5-EC83BDFF1788}" type="parTrans" cxnId="{EBC56454-120D-489E-8F51-E0B02063C58D}">
      <dgm:prSet/>
      <dgm:spPr/>
      <dgm:t>
        <a:bodyPr/>
        <a:lstStyle/>
        <a:p>
          <a:endParaRPr lang="pt-BR"/>
        </a:p>
      </dgm:t>
    </dgm:pt>
    <dgm:pt modelId="{92AE2E55-3065-447E-BCEE-1465B6C70A0F}" type="sibTrans" cxnId="{EBC56454-120D-489E-8F51-E0B02063C58D}">
      <dgm:prSet/>
      <dgm:spPr/>
      <dgm:t>
        <a:bodyPr/>
        <a:lstStyle/>
        <a:p>
          <a:endParaRPr lang="pt-BR"/>
        </a:p>
      </dgm:t>
    </dgm:pt>
    <dgm:pt modelId="{E7A301FF-45A5-4CB8-A1D3-AFCEC94AE8D5}">
      <dgm:prSet phldrT="[Texto]"/>
      <dgm:spPr/>
      <dgm:t>
        <a:bodyPr/>
        <a:lstStyle/>
        <a:p>
          <a:r>
            <a:rPr lang="pt-BR"/>
            <a:t>Estruturação da Situação (XLRM)</a:t>
          </a:r>
        </a:p>
      </dgm:t>
    </dgm:pt>
    <dgm:pt modelId="{EA00E925-2A6E-4BA5-BC4B-1907A016C28C}" type="parTrans" cxnId="{85FB1590-683A-4032-BF52-7B68279FA260}">
      <dgm:prSet/>
      <dgm:spPr/>
      <dgm:t>
        <a:bodyPr/>
        <a:lstStyle/>
        <a:p>
          <a:endParaRPr lang="pt-BR"/>
        </a:p>
      </dgm:t>
    </dgm:pt>
    <dgm:pt modelId="{049F7FA9-55B9-49CB-9397-24CA41DD0248}" type="sib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8176B1FB-C8AC-4A6B-BDDA-D905A6A257C3}" type="parTrans" cxnId="{E7BE2427-A6CD-400A-AA1F-DFC9A4DEF50A}">
      <dgm:prSet/>
      <dgm:spPr/>
      <dgm:t>
        <a:bodyPr/>
        <a:lstStyle/>
        <a:p>
          <a:endParaRPr lang="pt-BR"/>
        </a:p>
      </dgm:t>
    </dgm:pt>
    <dgm:pt modelId="{217CBE63-14D7-4B15-8E2E-98AEF36CED23}" type="sib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1F7AD07-3052-42EA-96D1-E39A90212DC3}" type="parTrans" cxnId="{BADE6738-596A-4698-A2C6-28F11BF068D8}">
      <dgm:prSet/>
      <dgm:spPr/>
      <dgm:t>
        <a:bodyPr/>
        <a:lstStyle/>
        <a:p>
          <a:endParaRPr lang="pt-BR"/>
        </a:p>
      </dgm:t>
    </dgm:pt>
    <dgm:pt modelId="{6A6A0F9B-FEE0-4D99-A1C2-5CAA2EEB5239}" type="sib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AF1CB4CE-36DB-48B6-BA3B-BCFDA55C9D0E}" type="parTrans" cxnId="{0A265C9F-0643-4427-A36B-9F90EDCCB8A7}">
      <dgm:prSet/>
      <dgm:spPr/>
      <dgm:t>
        <a:bodyPr/>
        <a:lstStyle/>
        <a:p>
          <a:endParaRPr lang="pt-BR"/>
        </a:p>
      </dgm:t>
    </dgm:pt>
    <dgm:pt modelId="{81DE494E-678C-486A-9FF0-3B3A84DE7CB9}" type="sib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AD543A85-F6AD-4074-9FC4-FC233E559F1D}" type="parTrans" cxnId="{5987CBD1-7ACC-45E5-8113-1638C04FAF6E}">
      <dgm:prSet/>
      <dgm:spPr/>
      <dgm:t>
        <a:bodyPr/>
        <a:lstStyle/>
        <a:p>
          <a:endParaRPr lang="pt-BR"/>
        </a:p>
      </dgm:t>
    </dgm:pt>
    <dgm:pt modelId="{DA5553FF-5613-4F6E-936C-6637AD333F93}" type="sib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F7BC8155-CD57-43D5-8207-82324F6F9922}" type="parTrans" cxnId="{D093449D-7C1F-400F-96A4-E73FB18C58F1}">
      <dgm:prSet/>
      <dgm:spPr/>
      <dgm:t>
        <a:bodyPr/>
        <a:lstStyle/>
        <a:p>
          <a:endParaRPr lang="pt-BR"/>
        </a:p>
      </dgm:t>
    </dgm:pt>
    <dgm:pt modelId="{3BB4F8C0-EA60-4A47-80EB-86B5D517249D}" type="sibTrans" cxnId="{D093449D-7C1F-400F-96A4-E73FB18C58F1}">
      <dgm:prSet/>
      <dgm:spPr/>
      <dgm:t>
        <a:bodyPr/>
        <a:lstStyle/>
        <a:p>
          <a:endParaRPr lang="pt-BR"/>
        </a:p>
      </dgm:t>
    </dgm:pt>
    <dgm:pt modelId="{6AF8CB23-140F-4BF4-B5AC-191DC031CEDF}">
      <dgm:prSet phldrT="[Texto]"/>
      <dgm:spPr/>
      <dgm:t>
        <a:bodyPr/>
        <a:lstStyle/>
        <a:p>
          <a:r>
            <a:rPr lang="pt-BR"/>
            <a:t>Análise RDM</a:t>
          </a:r>
        </a:p>
      </dgm:t>
    </dgm:pt>
    <dgm:pt modelId="{9047B83A-34AC-48C1-BE06-782FD5979EC4}" type="parTrans" cxnId="{94384FBC-88C5-4D10-9F1F-2BE15A382AC4}">
      <dgm:prSet/>
      <dgm:spPr/>
      <dgm:t>
        <a:bodyPr/>
        <a:lstStyle/>
        <a:p>
          <a:endParaRPr lang="pt-BR"/>
        </a:p>
      </dgm:t>
    </dgm:pt>
    <dgm:pt modelId="{2A07937C-0FE2-439D-B32D-88E57BC5D92F}" type="sibTrans" cxnId="{94384FBC-88C5-4D10-9F1F-2BE15A382AC4}">
      <dgm:prSet/>
      <dgm:spPr/>
      <dgm:t>
        <a:bodyPr/>
        <a:lstStyle/>
        <a:p>
          <a:endParaRPr lang="pt-BR"/>
        </a:p>
      </dgm:t>
    </dgm:pt>
    <dgm:pt modelId="{3D25D597-477E-4228-A5CE-5ED40BE24892}">
      <dgm:prSet phldrT="[Texto]"/>
      <dgm:spPr/>
      <dgm:t>
        <a:bodyPr/>
        <a:lstStyle/>
        <a:p>
          <a:r>
            <a:rPr lang="pt-BR"/>
            <a:t>Heurísticas Contingenciais</a:t>
          </a:r>
        </a:p>
      </dgm:t>
    </dgm:pt>
    <dgm:pt modelId="{BCD14D6E-3FAF-446D-B290-CAB02AA54019}" type="parTrans" cxnId="{756211D9-3222-4700-82EB-16278E64224D}">
      <dgm:prSet/>
      <dgm:spPr/>
      <dgm:t>
        <a:bodyPr/>
        <a:lstStyle/>
        <a:p>
          <a:endParaRPr lang="pt-BR"/>
        </a:p>
      </dgm:t>
    </dgm:pt>
    <dgm:pt modelId="{6D960FA2-7372-4D4D-B426-FD26F532E409}" type="sib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6C908794-BDDC-4CD2-AB78-3E609FD8F5F4}" type="parTrans" cxnId="{222C5CCA-47B9-4A4A-B6FC-17D17BB3B25F}">
      <dgm:prSet/>
      <dgm:spPr/>
      <dgm:t>
        <a:bodyPr/>
        <a:lstStyle/>
        <a:p>
          <a:endParaRPr lang="pt-BR"/>
        </a:p>
      </dgm:t>
    </dgm:pt>
    <dgm:pt modelId="{7EB0E1E2-970C-46FE-9865-E29BF5682BDD}" type="sib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2D9DEDB9-46B3-4979-833B-D916BA56EDB7}" type="parTrans" cxnId="{57D3F5EF-38F9-4F41-8728-536B229CA76B}">
      <dgm:prSet/>
      <dgm:spPr/>
      <dgm:t>
        <a:bodyPr/>
        <a:lstStyle/>
        <a:p>
          <a:endParaRPr lang="pt-BR"/>
        </a:p>
      </dgm:t>
    </dgm:pt>
    <dgm:pt modelId="{431B0596-9E23-4515-B9EE-865F0C9EDF36}" type="sib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F24CB4BF-5012-40F1-90AC-297CBEC2606A}" type="parTrans" cxnId="{561ACB47-B37D-461D-84DF-74D57539B1B4}">
      <dgm:prSet/>
      <dgm:spPr/>
      <dgm:t>
        <a:bodyPr/>
        <a:lstStyle/>
        <a:p>
          <a:endParaRPr lang="pt-BR"/>
        </a:p>
      </dgm:t>
    </dgm:pt>
    <dgm:pt modelId="{02A08F47-FA0E-499F-A478-6DEB3F0223A5}" type="sib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3C8ED0BA-0313-4051-A06C-B93EA7E51922}" type="parTrans" cxnId="{893774C1-4B7B-4475-9B6C-90559C772D5E}">
      <dgm:prSet/>
      <dgm:spPr/>
      <dgm:t>
        <a:bodyPr/>
        <a:lstStyle/>
        <a:p>
          <a:endParaRPr lang="pt-BR"/>
        </a:p>
      </dgm:t>
    </dgm:pt>
    <dgm:pt modelId="{6EE39456-4013-462A-A44A-AFEB50A8FCAA}" type="sib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4C4CB6F8-258D-43C1-9732-39E16FAC749D}" type="parTrans" cxnId="{B18DA50D-3BE6-4D60-8AD4-A48A4CD8C2B9}">
      <dgm:prSet/>
      <dgm:spPr/>
      <dgm:t>
        <a:bodyPr/>
        <a:lstStyle/>
        <a:p>
          <a:endParaRPr lang="pt-BR"/>
        </a:p>
      </dgm:t>
    </dgm:pt>
    <dgm:pt modelId="{FBC5A58A-9B66-4275-B34C-9766A869AA2F}" type="sib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68B6A1C2-E809-44E9-8DBD-C260AC7E152A}" type="parTrans" cxnId="{D3211150-FACE-4C17-A299-6281D4A7CCEB}">
      <dgm:prSet/>
      <dgm:spPr/>
      <dgm:t>
        <a:bodyPr/>
        <a:lstStyle/>
        <a:p>
          <a:endParaRPr lang="pt-BR"/>
        </a:p>
      </dgm:t>
    </dgm:pt>
    <dgm:pt modelId="{E83DA8D0-459B-4A7E-9A17-9DD044C49A8A}" type="sib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3D906802-344D-453F-B85C-777F73BB108A}" type="parTrans" cxnId="{9CF349EF-60AE-4255-96AD-6C1677CFE166}">
      <dgm:prSet/>
      <dgm:spPr/>
      <dgm:t>
        <a:bodyPr/>
        <a:lstStyle/>
        <a:p>
          <a:endParaRPr lang="pt-BR"/>
        </a:p>
      </dgm:t>
    </dgm:pt>
    <dgm:pt modelId="{14E1C051-F352-4A9E-90EC-3D0DA87FF796}" type="sib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26AA3477-7D52-4C9B-A137-27EA84CAA56D}" type="parTrans" cxnId="{2CE76A5E-E0B6-4E9A-9D7A-717ABC2620BD}">
      <dgm:prSet/>
      <dgm:spPr/>
      <dgm:t>
        <a:bodyPr/>
        <a:lstStyle/>
        <a:p>
          <a:endParaRPr lang="pt-BR"/>
        </a:p>
      </dgm:t>
    </dgm:pt>
    <dgm:pt modelId="{AF3B6536-C719-4F7F-9EE3-82A30EDF1335}" type="sib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07524FBC-142A-4637-BD67-ED1721E43692}" type="presOf" srcId="{F65841A1-D638-4DC3-94E6-589066D5CB33}" destId="{A8CAFEBC-ABFD-4B02-A2E3-DC1842FC0AEC}" srcOrd="0" destOrd="5"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E7BE2427-A6CD-400A-AA1F-DFC9A4DEF50A}" srcId="{6AF8CB23-140F-4BF4-B5AC-191DC031CEDF}" destId="{5895EEC6-FD6A-46AF-9DB2-08CDBF7A2E23}" srcOrd="1" destOrd="0" parTransId="{8176B1FB-C8AC-4A6B-BDDA-D905A6A257C3}" sibTransId="{217CBE63-14D7-4B15-8E2E-98AEF36CED23}"/>
    <dgm:cxn modelId="{6C9EAA59-3EC8-469E-9666-4DCCEF9EE863}" type="presOf" srcId="{46D2559C-1D32-4538-A572-614F48BAF2E0}" destId="{4296D3E8-5092-4EE7-B380-9D598DD1A897}" srcOrd="1" destOrd="0" presId="urn:microsoft.com/office/officeart/2005/8/layout/lProcess2"/>
    <dgm:cxn modelId="{5987CBD1-7ACC-45E5-8113-1638C04FAF6E}" srcId="{6AF8CB23-140F-4BF4-B5AC-191DC031CEDF}" destId="{F65841A1-D638-4DC3-94E6-589066D5CB33}" srcOrd="4" destOrd="0" parTransId="{AD543A85-F6AD-4074-9FC4-FC233E559F1D}" sibTransId="{DA5553FF-5613-4F6E-936C-6637AD333F93}"/>
    <dgm:cxn modelId="{06847BE2-60B2-44DD-BB21-3B917BFD7380}" type="presOf" srcId="{EED063F3-EDBB-4F45-AA2F-9C4382F85C4E}" destId="{1FC90346-5C90-47DE-8338-1D919620C0A6}" srcOrd="0" destOrd="0" presId="urn:microsoft.com/office/officeart/2005/8/layout/lProcess2"/>
    <dgm:cxn modelId="{705EA40B-F270-4622-AEC4-966B0B9A88CF}" type="presOf" srcId="{46D2559C-1D32-4538-A572-614F48BAF2E0}" destId="{B92513D3-B88B-4FE1-B726-2FDF262FF6DA}"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893774C1-4B7B-4475-9B6C-90559C772D5E}" srcId="{2A5BF518-3B88-43C5-AE6C-A529B4BBA776}" destId="{9E012758-009C-407A-9F40-46BC4AFE06D2}" srcOrd="1" destOrd="0" parTransId="{3C8ED0BA-0313-4051-A06C-B93EA7E51922}" sibTransId="{6EE39456-4013-462A-A44A-AFEB50A8FCAA}"/>
    <dgm:cxn modelId="{D3211150-FACE-4C17-A299-6281D4A7CCEB}" srcId="{26A314DF-12B7-4E4B-A891-D2CCCAB89411}" destId="{7D1809BA-D9BF-4A68-A3D2-F5B2227E611D}" srcOrd="0" destOrd="0" parTransId="{68B6A1C2-E809-44E9-8DBD-C260AC7E152A}" sibTransId="{E83DA8D0-459B-4A7E-9A17-9DD044C49A8A}"/>
    <dgm:cxn modelId="{E817BFDF-715A-4B79-A657-1540EE46E9DB}" srcId="{0FCFE305-7FDF-4121-9A19-4847B930E0A4}" destId="{C5D63993-86AB-41B9-B01C-A31E16BAC4DB}" srcOrd="0" destOrd="0" parTransId="{38AA80FF-1143-4838-A082-CF04187DAC15}" sibTransId="{87E9AFC4-638F-4ECD-8660-79BC4329D8CD}"/>
    <dgm:cxn modelId="{2CE57987-B5BE-4AED-A633-5BF2890F2F87}" srcId="{23723C02-7671-41B2-82C0-7A4291FE69F5}" destId="{67ED277D-773A-4546-BE19-9068881BA21F}" srcOrd="2" destOrd="0" parTransId="{E74760AD-52FD-4D9E-9A60-07E4F8380F9F}" sibTransId="{DEEAF8ED-4CE6-4858-9731-9684FCBB0DD3}"/>
    <dgm:cxn modelId="{756211D9-3222-4700-82EB-16278E64224D}" srcId="{B8F1CF92-6498-458A-ABD4-F0E4AA0E5A8D}" destId="{3D25D597-477E-4228-A5CE-5ED40BE24892}" srcOrd="0" destOrd="0" parTransId="{BCD14D6E-3FAF-446D-B290-CAB02AA54019}" sibTransId="{6D960FA2-7372-4D4D-B426-FD26F532E409}"/>
    <dgm:cxn modelId="{C5B93D43-8BEC-422B-A8B6-4C7FEFA8F6DA}" srcId="{23723C02-7671-41B2-82C0-7A4291FE69F5}" destId="{972FF8FD-4276-4379-9416-EF0AEBD430A7}" srcOrd="0" destOrd="0" parTransId="{4DE07BB2-F6B5-4CB4-A357-811DC525ABBE}" sibTransId="{B0F98B26-6F4E-412B-9774-EA55C1E5E27A}"/>
    <dgm:cxn modelId="{E8A9ED5E-438C-46EE-A1F5-7792D1A16CA6}" type="presOf" srcId="{972FF8FD-4276-4379-9416-EF0AEBD430A7}" destId="{DAD35F94-6C3F-47BF-96EE-E36C69313349}" srcOrd="0" destOrd="0" presId="urn:microsoft.com/office/officeart/2005/8/layout/lProcess2"/>
    <dgm:cxn modelId="{7F748144-0120-476D-9583-8A04368325C7}" type="presOf" srcId="{9C98B702-AF5F-4287-B4CF-C006095E8A8E}" destId="{A8CAFEBC-ABFD-4B02-A2E3-DC1842FC0AEC}" srcOrd="0" destOrd="4" presId="urn:microsoft.com/office/officeart/2005/8/layout/lProcess2"/>
    <dgm:cxn modelId="{11664CE0-5CA3-415C-928B-5D26ECF63F82}" type="presOf" srcId="{9E012758-009C-407A-9F40-46BC4AFE06D2}" destId="{55806251-F107-46E7-8EE5-949F47020EE4}" srcOrd="0" destOrd="2"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9356F083-7FCE-45C9-962B-573140B01A14}" type="presOf" srcId="{19CB61C3-BE47-46D2-8B3D-FC419A4D538A}" destId="{AD296A9D-7BD9-4DC6-A72E-FE0661F0EADC}" srcOrd="0" destOrd="2" presId="urn:microsoft.com/office/officeart/2005/8/layout/lProcess2"/>
    <dgm:cxn modelId="{A9938C01-478A-409E-A2C7-162F3A03473C}" type="presOf" srcId="{2A5BF518-3B88-43C5-AE6C-A529B4BBA776}" destId="{55806251-F107-46E7-8EE5-949F47020EE4}"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0A265C9F-0643-4427-A36B-9F90EDCCB8A7}" srcId="{6AF8CB23-140F-4BF4-B5AC-191DC031CEDF}" destId="{9C98B702-AF5F-4287-B4CF-C006095E8A8E}" srcOrd="3" destOrd="0" parTransId="{AF1CB4CE-36DB-48B6-BA3B-BCFDA55C9D0E}" sibTransId="{81DE494E-678C-486A-9FF0-3B3A84DE7CB9}"/>
    <dgm:cxn modelId="{4D3C83E3-70F6-426B-ADD2-961C99887675}" type="presOf" srcId="{0FCFE305-7FDF-4121-9A19-4847B930E0A4}" destId="{AFD33783-5F4D-4966-AA28-19A3E66C9B22}"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BE7144DD-773C-4168-8038-0E64492575BA}" type="presOf" srcId="{5895EEC6-FD6A-46AF-9DB2-08CDBF7A2E23}" destId="{A8CAFEBC-ABFD-4B02-A2E3-DC1842FC0AEC}" srcOrd="0" destOrd="2"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ED0FA0D9-4D6B-4A4D-860B-F7B2D60C214B}" type="presOf" srcId="{26A314DF-12B7-4E4B-A891-D2CCCAB89411}" destId="{4E3244BE-2B1F-4EED-BD70-80D2421DC976}"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EBC56454-120D-489E-8F51-E0B02063C58D}" srcId="{1E60C69F-53E8-48AC-88DE-D50E1726A1F9}" destId="{46D2559C-1D32-4538-A572-614F48BAF2E0}" srcOrd="3" destOrd="0" parTransId="{3B83AD29-ACE9-4A1B-83D5-EC83BDFF1788}" sibTransId="{92AE2E55-3065-447E-BCEE-1465B6C70A0F}"/>
    <dgm:cxn modelId="{59D54462-F6F1-422F-BD90-69B245780680}" type="presOf" srcId="{A3F14993-153F-47BA-964E-54268AF2E21F}" destId="{3D96B5C1-29CD-40BB-8820-35E50FA416DB}" srcOrd="0" destOrd="0" presId="urn:microsoft.com/office/officeart/2005/8/layout/lProcess2"/>
    <dgm:cxn modelId="{D093449D-7C1F-400F-96A4-E73FB18C58F1}" srcId="{46D2559C-1D32-4538-A572-614F48BAF2E0}" destId="{B8F1CF92-6498-458A-ABD4-F0E4AA0E5A8D}" srcOrd="1" destOrd="0" parTransId="{F7BC8155-CD57-43D5-8207-82324F6F9922}" sibTransId="{3BB4F8C0-EA60-4A47-80EB-86B5D517249D}"/>
    <dgm:cxn modelId="{561ACB47-B37D-461D-84DF-74D57539B1B4}" srcId="{2A5BF518-3B88-43C5-AE6C-A529B4BBA776}" destId="{F2953EDB-58EE-43A6-AE0F-AB68BCB8D246}" srcOrd="0" destOrd="0" parTransId="{F24CB4BF-5012-40F1-90AC-297CBEC2606A}" sibTransId="{02A08F47-FA0E-499F-A478-6DEB3F0223A5}"/>
    <dgm:cxn modelId="{2CE76A5E-E0B6-4E9A-9D7A-717ABC2620BD}" srcId="{26A314DF-12B7-4E4B-A891-D2CCCAB89411}" destId="{EED063F3-EDBB-4F45-AA2F-9C4382F85C4E}" srcOrd="2" destOrd="0" parTransId="{26AA3477-7D52-4C9B-A137-27EA84CAA56D}" sibTransId="{AF3B6536-C719-4F7F-9EE3-82A30EDF1335}"/>
    <dgm:cxn modelId="{8509E787-8401-4BC9-8E43-6E7B21F8C68D}" type="presOf" srcId="{F2953EDB-58EE-43A6-AE0F-AB68BCB8D246}" destId="{55806251-F107-46E7-8EE5-949F47020EE4}" srcOrd="0" destOrd="1"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BB540B76-D390-4157-8D8E-CF11BC66868D}" srcId="{A3F14993-153F-47BA-964E-54268AF2E21F}" destId="{CB0CD200-2049-4686-B3A7-2E0F50F27418}" srcOrd="2" destOrd="0" parTransId="{CCBBE8C2-A776-4649-9F40-EFC26FF3D926}" sibTransId="{F5E56731-238E-487A-9056-32C69F5820D4}"/>
    <dgm:cxn modelId="{B0A8AB6B-143A-4771-9F91-C9B715F946F4}" srcId="{0FCFE305-7FDF-4121-9A19-4847B930E0A4}" destId="{A034B519-472A-435C-AAD6-5C36DA15E4D5}" srcOrd="1" destOrd="0" parTransId="{82629FFF-79B4-4982-9C8E-4939F456D90A}" sibTransId="{E0C95942-ACF4-4503-AA56-4E41874FE01B}"/>
    <dgm:cxn modelId="{16B77817-D24C-404A-AB01-82E363C01865}" srcId="{23723C02-7671-41B2-82C0-7A4291FE69F5}" destId="{80984163-296D-439B-AEB6-6A2E34FE1F00}" srcOrd="3" destOrd="0" parTransId="{3A8DB6C0-77A5-45D4-BF69-CF09FA6E98ED}" sibTransId="{20629E35-CF44-41C9-984B-70AB4C137B5D}"/>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8AB4AEF-C33D-4CE0-8AD1-E6F2122F7B6F}" type="presOf" srcId="{26A314DF-12B7-4E4B-A891-D2CCCAB89411}" destId="{C997BDBA-C790-46E4-86AA-6590F1C950B6}" srcOrd="1" destOrd="0" presId="urn:microsoft.com/office/officeart/2005/8/layout/lProcess2"/>
    <dgm:cxn modelId="{3E9EDF33-556A-4C00-BE55-6F45D46EE721}" type="presOf" srcId="{3D25D597-477E-4228-A5CE-5ED40BE24892}" destId="{AD296A9D-7BD9-4DC6-A72E-FE0661F0EADC}" srcOrd="0" destOrd="1"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F2112651-11A0-4475-BB92-2BDA1561CA8C}" type="presOf" srcId="{4DA05FE6-7AFF-4A02-AE1A-16F21798CE04}" destId="{A8CAFEBC-ABFD-4B02-A2E3-DC1842FC0AEC}" srcOrd="0" destOrd="3" presId="urn:microsoft.com/office/officeart/2005/8/layout/lProcess2"/>
    <dgm:cxn modelId="{94384FBC-88C5-4D10-9F1F-2BE15A382AC4}" srcId="{46D2559C-1D32-4538-A572-614F48BAF2E0}" destId="{6AF8CB23-140F-4BF4-B5AC-191DC031CEDF}" srcOrd="0" destOrd="0" parTransId="{9047B83A-34AC-48C1-BE06-782FD5979EC4}" sibTransId="{2A07937C-0FE2-439D-B32D-88E57BC5D92F}"/>
    <dgm:cxn modelId="{9E693BF2-EAF6-42AD-8FAB-50E95A98A561}" type="presOf" srcId="{80984163-296D-439B-AEB6-6A2E34FE1F00}" destId="{728EAEA7-84F7-476C-B910-D9189A0A8093}"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0B9FA99-3A3E-4F94-A8DE-145EC031AFE4}" srcId="{A3F14993-153F-47BA-964E-54268AF2E21F}" destId="{58112D80-7647-4855-B486-DE4D745451AF}" srcOrd="0" destOrd="0" parTransId="{9CC8F3C8-271C-4848-90A9-6982C7649F7F}" sibTransId="{FDAB68DE-6920-41BC-9241-ACEA8C2FC3A1}"/>
    <dgm:cxn modelId="{B18DA50D-3BE6-4D60-8AD4-A48A4CD8C2B9}" srcId="{1E60C69F-53E8-48AC-88DE-D50E1726A1F9}" destId="{26A314DF-12B7-4E4B-A891-D2CCCAB89411}" srcOrd="4" destOrd="0" parTransId="{4C4CB6F8-258D-43C1-9732-39E16FAC749D}" sibTransId="{FBC5A58A-9B66-4275-B34C-9766A869AA2F}"/>
    <dgm:cxn modelId="{85FB1590-683A-4032-BF52-7B68279FA260}" srcId="{6AF8CB23-140F-4BF4-B5AC-191DC031CEDF}" destId="{E7A301FF-45A5-4CB8-A1D3-AFCEC94AE8D5}" srcOrd="0" destOrd="0" parTransId="{EA00E925-2A6E-4BA5-BC4B-1907A016C28C}" sibTransId="{049F7FA9-55B9-49CB-9397-24CA41DD0248}"/>
    <dgm:cxn modelId="{BE394036-432F-401C-8079-A0A564B423AD}" type="presOf" srcId="{BE815770-7CB1-4CA3-AB71-7FCAA9D6BAC3}" destId="{F10A362C-A91D-4A74-A348-CA7BC45D1750}" srcOrd="0" destOrd="0" presId="urn:microsoft.com/office/officeart/2005/8/layout/lProcess2"/>
    <dgm:cxn modelId="{8EF4E3C5-90C3-4F6B-9CAE-36FA2E7A3BF0}" type="presOf" srcId="{CB0CD200-2049-4686-B3A7-2E0F50F27418}" destId="{DD7B2598-D467-4156-B2E1-2D6DC8A992E7}"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170DCF81-652B-49B5-A1BF-3DCB795F9569}" type="presOf" srcId="{C5D63993-86AB-41B9-B01C-A31E16BAC4DB}" destId="{24139C42-536D-433D-8A4F-FAEE25CAF71F}"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406006E3-ACDB-4C17-9131-65B6496109AD}" type="presOf" srcId="{1E60C69F-53E8-48AC-88DE-D50E1726A1F9}" destId="{FA3F1A5A-EBEC-45B6-B5A7-BBAA1712988D}" srcOrd="0"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ep Uncertainty</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odelagem Exploratóri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5233A-9F80-4D8B-A84C-D3A0E97EE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5</Pages>
  <Words>23096</Words>
  <Characters>124721</Characters>
  <Application>Microsoft Office Word</Application>
  <DocSecurity>0</DocSecurity>
  <Lines>1039</Lines>
  <Paragraphs>2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9</cp:revision>
  <cp:lastPrinted>2017-01-10T22:31:00Z</cp:lastPrinted>
  <dcterms:created xsi:type="dcterms:W3CDTF">2017-01-10T22:18:00Z</dcterms:created>
  <dcterms:modified xsi:type="dcterms:W3CDTF">2017-01-10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